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117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85"/>
      </w:tblGrid>
      <w:tr w:rsidR="00D41940" w14:paraId="7F3DE169" w14:textId="77777777" w:rsidTr="59F793D9">
        <w:trPr>
          <w:trHeight w:val="351"/>
        </w:trPr>
        <w:tc>
          <w:tcPr>
            <w:tcW w:w="11785" w:type="dxa"/>
          </w:tcPr>
          <w:p w14:paraId="6BFB9641" w14:textId="3CACB8CF" w:rsidR="00D41940" w:rsidRPr="00D41940" w:rsidRDefault="00A1416B" w:rsidP="00A84CC6">
            <w:pPr>
              <w:framePr w:w="11732" w:h="2838" w:hSpace="180" w:wrap="around" w:vAnchor="text" w:hAnchor="page" w:x="71" w:y="-572"/>
              <w:jc w:val="center"/>
              <w:rPr>
                <w:b/>
                <w:bCs/>
                <w:sz w:val="30"/>
                <w:szCs w:val="30"/>
              </w:rPr>
            </w:pPr>
            <w:bookmarkStart w:id="0" w:name="_Hlk501891334"/>
            <w:bookmarkStart w:id="1" w:name="_Hlk5567698"/>
            <w:bookmarkEnd w:id="1"/>
            <w:r>
              <w:rPr>
                <w:b/>
                <w:bCs/>
                <w:sz w:val="30"/>
                <w:szCs w:val="30"/>
              </w:rPr>
              <w:t>English to Indonesia</w:t>
            </w:r>
            <w:r w:rsidR="00A82B00">
              <w:rPr>
                <w:b/>
                <w:bCs/>
                <w:sz w:val="30"/>
                <w:szCs w:val="30"/>
              </w:rPr>
              <w:t>n</w:t>
            </w:r>
            <w:r>
              <w:rPr>
                <w:b/>
                <w:bCs/>
                <w:sz w:val="30"/>
                <w:szCs w:val="30"/>
              </w:rPr>
              <w:t xml:space="preserve"> </w:t>
            </w:r>
            <w:r w:rsidR="005A7BA3">
              <w:rPr>
                <w:b/>
                <w:bCs/>
                <w:sz w:val="30"/>
                <w:szCs w:val="30"/>
              </w:rPr>
              <w:t xml:space="preserve">Neural Machine </w:t>
            </w:r>
            <w:r w:rsidR="008D69C2">
              <w:rPr>
                <w:b/>
                <w:bCs/>
                <w:sz w:val="30"/>
                <w:szCs w:val="30"/>
              </w:rPr>
              <w:t xml:space="preserve">Translation </w:t>
            </w:r>
          </w:p>
        </w:tc>
      </w:tr>
      <w:tr w:rsidR="00D41940" w14:paraId="672A6659" w14:textId="77777777" w:rsidTr="59F793D9">
        <w:trPr>
          <w:trHeight w:val="289"/>
        </w:trPr>
        <w:tc>
          <w:tcPr>
            <w:tcW w:w="11785" w:type="dxa"/>
          </w:tcPr>
          <w:p w14:paraId="0A37501D" w14:textId="77777777" w:rsidR="00D41940" w:rsidRDefault="00D41940" w:rsidP="00A84CC6">
            <w:pPr>
              <w:framePr w:w="11732" w:h="2838" w:hSpace="180" w:wrap="around" w:vAnchor="text" w:hAnchor="page" w:x="71" w:y="-572"/>
              <w:jc w:val="center"/>
              <w:rPr>
                <w:b/>
              </w:rPr>
            </w:pPr>
          </w:p>
        </w:tc>
      </w:tr>
      <w:tr w:rsidR="00E27E96" w14:paraId="4269B564" w14:textId="77777777" w:rsidTr="59F793D9">
        <w:trPr>
          <w:trHeight w:val="859"/>
        </w:trPr>
        <w:tc>
          <w:tcPr>
            <w:tcW w:w="11785" w:type="dxa"/>
          </w:tcPr>
          <w:p w14:paraId="5DAB6C7B" w14:textId="77777777" w:rsidR="00E27E96" w:rsidRDefault="00E27E96" w:rsidP="00A84CC6">
            <w:pPr>
              <w:framePr w:w="11732" w:h="2838" w:hSpace="180" w:wrap="around" w:vAnchor="text" w:hAnchor="page" w:x="71" w:y="-572"/>
              <w:jc w:val="center"/>
              <w:rPr>
                <w:b/>
              </w:rPr>
            </w:pPr>
          </w:p>
          <w:p w14:paraId="02EB378F" w14:textId="01A22E8D" w:rsidR="003C20B0" w:rsidRDefault="003C20B0" w:rsidP="00A84CC6">
            <w:pPr>
              <w:framePr w:w="11732" w:h="2838" w:hSpace="180" w:wrap="around" w:vAnchor="text" w:hAnchor="page" w:x="71" w:y="-572"/>
              <w:rPr>
                <w:b/>
              </w:rPr>
            </w:pPr>
          </w:p>
          <w:p w14:paraId="0778C143" w14:textId="77777777" w:rsidR="00652918" w:rsidRDefault="00652918" w:rsidP="00A84CC6">
            <w:pPr>
              <w:framePr w:w="11732" w:h="2838" w:hSpace="180" w:wrap="around" w:vAnchor="text" w:hAnchor="page" w:x="71" w:y="-572"/>
              <w:jc w:val="center"/>
              <w:rPr>
                <w:sz w:val="16"/>
              </w:rPr>
            </w:pPr>
            <w:r w:rsidRPr="00652918">
              <w:rPr>
                <w:rFonts w:ascii="TimesNewRomanPSMT" w:hAnsi="TimesNewRomanPSMT"/>
                <w:sz w:val="16"/>
              </w:rPr>
              <w:t>ANURAG CHATTERJEE (A0178373U)</w:t>
            </w:r>
            <w:r w:rsidRPr="00652918">
              <w:rPr>
                <w:sz w:val="16"/>
              </w:rPr>
              <w:t xml:space="preserve">, </w:t>
            </w:r>
            <w:r w:rsidRPr="00652918">
              <w:rPr>
                <w:rFonts w:ascii="TimesNewRomanPSMT" w:hAnsi="TimesNewRomanPSMT"/>
                <w:sz w:val="16"/>
              </w:rPr>
              <w:t>BHUJBAL VAIBHAV SHIVAJI(A0178321H)</w:t>
            </w:r>
            <w:r w:rsidRPr="00652918">
              <w:rPr>
                <w:sz w:val="16"/>
              </w:rPr>
              <w:t xml:space="preserve">, </w:t>
            </w:r>
          </w:p>
          <w:p w14:paraId="571106DA" w14:textId="77777777" w:rsidR="00652918" w:rsidRDefault="00652918" w:rsidP="00A84CC6">
            <w:pPr>
              <w:framePr w:w="11732" w:h="2838" w:hSpace="180" w:wrap="around" w:vAnchor="text" w:hAnchor="page" w:x="71" w:y="-572"/>
              <w:jc w:val="center"/>
              <w:rPr>
                <w:sz w:val="16"/>
              </w:rPr>
            </w:pPr>
            <w:r w:rsidRPr="00652918">
              <w:rPr>
                <w:rFonts w:ascii="TimesNewRomanPSMT" w:hAnsi="TimesNewRomanPSMT"/>
                <w:sz w:val="16"/>
              </w:rPr>
              <w:t>GOH CHUNG TAT KENRICK(A0080891Y)</w:t>
            </w:r>
            <w:r w:rsidRPr="00652918">
              <w:rPr>
                <w:sz w:val="16"/>
              </w:rPr>
              <w:t xml:space="preserve">, </w:t>
            </w:r>
            <w:r w:rsidRPr="00652918">
              <w:rPr>
                <w:rFonts w:ascii="TimesNewRomanPSMT" w:hAnsi="TimesNewRomanPSMT"/>
                <w:sz w:val="16"/>
              </w:rPr>
              <w:t>LIM PIER (A0178254X)</w:t>
            </w:r>
            <w:r w:rsidRPr="00652918">
              <w:rPr>
                <w:sz w:val="16"/>
              </w:rPr>
              <w:t xml:space="preserve">, </w:t>
            </w:r>
          </w:p>
          <w:p w14:paraId="40AA13D5" w14:textId="3E9AE35C" w:rsidR="00652918" w:rsidRPr="00652918" w:rsidRDefault="00652918" w:rsidP="00A84CC6">
            <w:pPr>
              <w:framePr w:w="11732" w:h="2838" w:hSpace="180" w:wrap="around" w:vAnchor="text" w:hAnchor="page" w:x="71" w:y="-572"/>
              <w:jc w:val="center"/>
              <w:rPr>
                <w:sz w:val="16"/>
              </w:rPr>
            </w:pPr>
            <w:r w:rsidRPr="00652918">
              <w:rPr>
                <w:rFonts w:ascii="TimesNewRomanPSMT" w:hAnsi="TimesNewRomanPSMT"/>
                <w:sz w:val="16"/>
              </w:rPr>
              <w:t>LIU THEODORUS DAVID LEONARDI (A0178263X)</w:t>
            </w:r>
          </w:p>
          <w:p w14:paraId="0321111A" w14:textId="70590346" w:rsidR="00E27E96" w:rsidRDefault="00E27E96" w:rsidP="00A84CC6">
            <w:pPr>
              <w:framePr w:w="11732" w:h="2838" w:hSpace="180" w:wrap="around" w:vAnchor="text" w:hAnchor="page" w:x="71" w:y="-572"/>
              <w:rPr>
                <w:b/>
                <w:bCs/>
              </w:rPr>
            </w:pPr>
          </w:p>
        </w:tc>
      </w:tr>
      <w:tr w:rsidR="00E27E96" w14:paraId="6A05A809" w14:textId="77777777" w:rsidTr="59F793D9">
        <w:trPr>
          <w:trHeight w:val="279"/>
        </w:trPr>
        <w:tc>
          <w:tcPr>
            <w:tcW w:w="11785" w:type="dxa"/>
          </w:tcPr>
          <w:p w14:paraId="5A39BBE3" w14:textId="77777777" w:rsidR="00E27E96" w:rsidRDefault="00E27E96" w:rsidP="00A84CC6">
            <w:pPr>
              <w:framePr w:w="11732" w:h="2838" w:hSpace="180" w:wrap="around" w:vAnchor="text" w:hAnchor="page" w:x="71" w:y="-572"/>
              <w:jc w:val="center"/>
              <w:rPr>
                <w:b/>
              </w:rPr>
            </w:pPr>
          </w:p>
        </w:tc>
      </w:tr>
      <w:tr w:rsidR="00E27E96" w14:paraId="41C8F396" w14:textId="77777777" w:rsidTr="59F793D9">
        <w:trPr>
          <w:trHeight w:val="289"/>
        </w:trPr>
        <w:tc>
          <w:tcPr>
            <w:tcW w:w="11785" w:type="dxa"/>
          </w:tcPr>
          <w:p w14:paraId="72A3D3EC" w14:textId="77777777" w:rsidR="00E27E96" w:rsidRDefault="00E27E96" w:rsidP="00A84CC6">
            <w:pPr>
              <w:framePr w:w="11732" w:h="2838" w:hSpace="180" w:wrap="around" w:vAnchor="text" w:hAnchor="page" w:x="71" w:y="-572"/>
              <w:rPr>
                <w:b/>
              </w:rPr>
            </w:pPr>
          </w:p>
        </w:tc>
      </w:tr>
      <w:tr w:rsidR="00E27E96" w14:paraId="0D0B940D" w14:textId="77777777" w:rsidTr="59F793D9">
        <w:trPr>
          <w:trHeight w:val="289"/>
        </w:trPr>
        <w:tc>
          <w:tcPr>
            <w:tcW w:w="11785" w:type="dxa"/>
          </w:tcPr>
          <w:p w14:paraId="0E27B00A" w14:textId="77777777" w:rsidR="00E27E96" w:rsidRDefault="00E27E96" w:rsidP="00A84CC6">
            <w:pPr>
              <w:framePr w:w="11732" w:h="2838" w:hSpace="180" w:wrap="around" w:vAnchor="text" w:hAnchor="page" w:x="71" w:y="-572"/>
              <w:jc w:val="center"/>
              <w:rPr>
                <w:b/>
              </w:rPr>
            </w:pPr>
          </w:p>
          <w:p w14:paraId="60061E4C" w14:textId="77777777" w:rsidR="00B02EE2" w:rsidRDefault="00B02EE2" w:rsidP="00A84CC6">
            <w:pPr>
              <w:framePr w:w="11732" w:h="2838" w:hSpace="180" w:wrap="around" w:vAnchor="text" w:hAnchor="page" w:x="71" w:y="-572"/>
              <w:jc w:val="center"/>
              <w:rPr>
                <w:b/>
              </w:rPr>
            </w:pPr>
          </w:p>
        </w:tc>
      </w:tr>
      <w:tr w:rsidR="00E27E96" w14:paraId="44EAFD9C" w14:textId="77777777" w:rsidTr="59F793D9">
        <w:trPr>
          <w:trHeight w:val="368"/>
        </w:trPr>
        <w:tc>
          <w:tcPr>
            <w:tcW w:w="11785" w:type="dxa"/>
          </w:tcPr>
          <w:p w14:paraId="4B94D5A5" w14:textId="77777777" w:rsidR="00E27E96" w:rsidRDefault="00E27E96" w:rsidP="00A84CC6">
            <w:pPr>
              <w:framePr w:w="11732" w:h="2838" w:hSpace="180" w:wrap="around" w:vAnchor="text" w:hAnchor="page" w:x="71" w:y="-572"/>
              <w:jc w:val="center"/>
              <w:rPr>
                <w:b/>
              </w:rPr>
            </w:pPr>
          </w:p>
        </w:tc>
      </w:tr>
    </w:tbl>
    <w:bookmarkEnd w:id="0"/>
    <w:p w14:paraId="4E95ABCC" w14:textId="6E83A46A" w:rsidR="00A5424A" w:rsidRDefault="00A5424A" w:rsidP="00D5598D">
      <w:pPr>
        <w:pStyle w:val="ACLAbstractHeading"/>
      </w:pPr>
      <w:r>
        <w:t>Abstract</w:t>
      </w:r>
    </w:p>
    <w:p w14:paraId="54CDDFA1" w14:textId="04EB279D" w:rsidR="00163501" w:rsidRPr="0088730E" w:rsidRDefault="00163501" w:rsidP="00164550">
      <w:pPr>
        <w:jc w:val="both"/>
        <w:rPr>
          <w:rFonts w:eastAsia="MS Mincho"/>
          <w:spacing w:val="-2"/>
          <w:kern w:val="16"/>
          <w:sz w:val="22"/>
          <w:szCs w:val="22"/>
          <w:lang w:val="en-US" w:eastAsia="de-DE"/>
        </w:rPr>
      </w:pPr>
      <w:r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Bahasa Indonesia, </w:t>
      </w:r>
      <w:r w:rsidR="00C46375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or </w:t>
      </w:r>
      <w:r w:rsidR="00A3256A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>Bahasa</w:t>
      </w:r>
      <w:r w:rsidR="00C46375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 is the main language of Indonesia which is the largest </w:t>
      </w:r>
      <w:r w:rsidR="00F75A39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>economy in South East Asia. Hence</w:t>
      </w:r>
      <w:r w:rsidR="004F3B9C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>,</w:t>
      </w:r>
      <w:r w:rsidR="00F75A39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 there is a demand </w:t>
      </w:r>
      <w:r w:rsidR="00C5226D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for translation from English to </w:t>
      </w:r>
      <w:r w:rsidR="00910767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>Indonesian</w:t>
      </w:r>
      <w:r w:rsidR="00815050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 for various business needs</w:t>
      </w:r>
      <w:r w:rsidR="008F215C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. In this work we evaluate </w:t>
      </w:r>
      <w:r w:rsidR="00EE1B48">
        <w:rPr>
          <w:rFonts w:eastAsia="MS Mincho"/>
          <w:spacing w:val="-2"/>
          <w:kern w:val="16"/>
          <w:sz w:val="22"/>
          <w:szCs w:val="22"/>
          <w:lang w:val="en-US" w:eastAsia="de-DE"/>
        </w:rPr>
        <w:t>two</w:t>
      </w:r>
      <w:r w:rsidR="008F215C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 different neural machine translation models on </w:t>
      </w:r>
      <w:r w:rsidR="00903A5C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>a</w:t>
      </w:r>
      <w:r w:rsidR="00E355CB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 simple </w:t>
      </w:r>
      <w:r w:rsidR="00903A5C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English to </w:t>
      </w:r>
      <w:r w:rsidR="00A4563B">
        <w:rPr>
          <w:rFonts w:eastAsia="MS Mincho"/>
          <w:spacing w:val="-2"/>
          <w:kern w:val="16"/>
          <w:sz w:val="22"/>
          <w:szCs w:val="22"/>
          <w:lang w:val="en-US" w:eastAsia="de-DE"/>
        </w:rPr>
        <w:t>Indonesian</w:t>
      </w:r>
      <w:r w:rsidR="00903A5C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 text corpus</w:t>
      </w:r>
      <w:r w:rsidR="00446D4A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. </w:t>
      </w:r>
      <w:r w:rsidR="005C0ADB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We compare our approaches using both the </w:t>
      </w:r>
      <w:r w:rsidR="009E6A16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Bilingual Evaluation Understudy Score (BLEU score) </w:t>
      </w:r>
      <w:r w:rsidR="00C25E90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and a </w:t>
      </w:r>
      <w:r w:rsidR="000F786F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>Turing test.</w:t>
      </w:r>
      <w:r w:rsidR="009E6A16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 </w:t>
      </w:r>
      <w:r w:rsidR="00446D4A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We see </w:t>
      </w:r>
      <w:r w:rsidR="00A3256A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>that the attention</w:t>
      </w:r>
      <w:r w:rsidR="00785344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>-</w:t>
      </w:r>
      <w:r w:rsidR="00A3256A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based sequence to sequence </w:t>
      </w:r>
      <w:r w:rsidR="00F34FDA">
        <w:rPr>
          <w:rFonts w:eastAsia="MS Mincho"/>
          <w:spacing w:val="-2"/>
          <w:kern w:val="16"/>
          <w:sz w:val="22"/>
          <w:szCs w:val="22"/>
          <w:lang w:val="en-US" w:eastAsia="de-DE"/>
        </w:rPr>
        <w:t>(</w:t>
      </w:r>
      <w:r w:rsidR="00054A90">
        <w:rPr>
          <w:rFonts w:eastAsia="MS Mincho"/>
          <w:spacing w:val="-2"/>
          <w:kern w:val="16"/>
          <w:sz w:val="22"/>
          <w:szCs w:val="22"/>
          <w:lang w:val="en-US" w:eastAsia="de-DE"/>
        </w:rPr>
        <w:t>S</w:t>
      </w:r>
      <w:r w:rsidR="00F34FDA">
        <w:rPr>
          <w:rFonts w:eastAsia="MS Mincho"/>
          <w:spacing w:val="-2"/>
          <w:kern w:val="16"/>
          <w:sz w:val="22"/>
          <w:szCs w:val="22"/>
          <w:lang w:val="en-US" w:eastAsia="de-DE"/>
        </w:rPr>
        <w:t>eq2</w:t>
      </w:r>
      <w:r w:rsidR="00054A90">
        <w:rPr>
          <w:rFonts w:eastAsia="MS Mincho"/>
          <w:spacing w:val="-2"/>
          <w:kern w:val="16"/>
          <w:sz w:val="22"/>
          <w:szCs w:val="22"/>
          <w:lang w:val="en-US" w:eastAsia="de-DE"/>
        </w:rPr>
        <w:t>S</w:t>
      </w:r>
      <w:r w:rsidR="00F34FDA">
        <w:rPr>
          <w:rFonts w:eastAsia="MS Mincho"/>
          <w:spacing w:val="-2"/>
          <w:kern w:val="16"/>
          <w:sz w:val="22"/>
          <w:szCs w:val="22"/>
          <w:lang w:val="en-US" w:eastAsia="de-DE"/>
        </w:rPr>
        <w:t>eq)</w:t>
      </w:r>
      <w:r w:rsidR="00A3256A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 </w:t>
      </w:r>
      <w:r w:rsidR="00FB024A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translation model performs better than the </w:t>
      </w:r>
      <w:r w:rsidR="007A5146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vanilla </w:t>
      </w:r>
      <w:r w:rsidR="00054A90">
        <w:rPr>
          <w:rFonts w:eastAsia="MS Mincho"/>
          <w:spacing w:val="-2"/>
          <w:kern w:val="16"/>
          <w:sz w:val="22"/>
          <w:szCs w:val="22"/>
          <w:lang w:val="en-US" w:eastAsia="de-DE"/>
        </w:rPr>
        <w:t>S</w:t>
      </w:r>
      <w:r w:rsidR="00F34FDA">
        <w:rPr>
          <w:rFonts w:eastAsia="MS Mincho"/>
          <w:spacing w:val="-2"/>
          <w:kern w:val="16"/>
          <w:sz w:val="22"/>
          <w:szCs w:val="22"/>
          <w:lang w:val="en-US" w:eastAsia="de-DE"/>
        </w:rPr>
        <w:t>eq2</w:t>
      </w:r>
      <w:r w:rsidR="00054A90">
        <w:rPr>
          <w:rFonts w:eastAsia="MS Mincho"/>
          <w:spacing w:val="-2"/>
          <w:kern w:val="16"/>
          <w:sz w:val="22"/>
          <w:szCs w:val="22"/>
          <w:lang w:val="en-US" w:eastAsia="de-DE"/>
        </w:rPr>
        <w:t>S</w:t>
      </w:r>
      <w:r w:rsidR="00F34FDA">
        <w:rPr>
          <w:rFonts w:eastAsia="MS Mincho"/>
          <w:spacing w:val="-2"/>
          <w:kern w:val="16"/>
          <w:sz w:val="22"/>
          <w:szCs w:val="22"/>
          <w:lang w:val="en-US" w:eastAsia="de-DE"/>
        </w:rPr>
        <w:t>eq</w:t>
      </w:r>
      <w:r w:rsidR="00FB024A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 xml:space="preserve"> model </w:t>
      </w:r>
      <w:r w:rsidR="000F786F" w:rsidRPr="0088730E">
        <w:rPr>
          <w:rFonts w:eastAsia="MS Mincho"/>
          <w:spacing w:val="-2"/>
          <w:kern w:val="16"/>
          <w:sz w:val="22"/>
          <w:szCs w:val="22"/>
          <w:lang w:val="en-US" w:eastAsia="de-DE"/>
        </w:rPr>
        <w:t>on both the metrics.</w:t>
      </w:r>
    </w:p>
    <w:p w14:paraId="3E7A9F1C" w14:textId="77777777" w:rsidR="00A5424A" w:rsidRDefault="00A5424A" w:rsidP="00A5424A">
      <w:pPr>
        <w:pStyle w:val="ACLSection"/>
      </w:pPr>
      <w:r>
        <w:t>Introduction</w:t>
      </w:r>
    </w:p>
    <w:tbl>
      <w:tblPr>
        <w:tblStyle w:val="TableGrid"/>
        <w:tblpPr w:leftFromText="180" w:rightFromText="180" w:vertAnchor="text" w:horzAnchor="margin" w:tblpXSpec="right" w:tblpY="2593"/>
        <w:tblW w:w="4521" w:type="dxa"/>
        <w:tblLook w:val="0420" w:firstRow="1" w:lastRow="0" w:firstColumn="0" w:lastColumn="0" w:noHBand="0" w:noVBand="1"/>
      </w:tblPr>
      <w:tblGrid>
        <w:gridCol w:w="2127"/>
        <w:gridCol w:w="2394"/>
      </w:tblGrid>
      <w:tr w:rsidR="00193B58" w:rsidRPr="00A84CC6" w14:paraId="0260FA90" w14:textId="77777777" w:rsidTr="00193B58">
        <w:trPr>
          <w:trHeight w:val="172"/>
        </w:trPr>
        <w:tc>
          <w:tcPr>
            <w:tcW w:w="2127" w:type="dxa"/>
            <w:hideMark/>
          </w:tcPr>
          <w:p w14:paraId="06DF2314" w14:textId="77777777" w:rsidR="00193B58" w:rsidRPr="00A84CC6" w:rsidRDefault="00193B58" w:rsidP="00193B58">
            <w:pPr>
              <w:rPr>
                <w:b/>
                <w:sz w:val="20"/>
                <w:u w:val="single"/>
                <w:lang w:eastAsia="de-DE"/>
              </w:rPr>
            </w:pPr>
            <w:r w:rsidRPr="00A84CC6">
              <w:rPr>
                <w:b/>
                <w:bCs/>
                <w:sz w:val="20"/>
                <w:u w:val="single"/>
                <w:lang w:val="en-US" w:eastAsia="de-DE"/>
              </w:rPr>
              <w:t>English</w:t>
            </w:r>
          </w:p>
        </w:tc>
        <w:tc>
          <w:tcPr>
            <w:tcW w:w="2394" w:type="dxa"/>
            <w:hideMark/>
          </w:tcPr>
          <w:p w14:paraId="39516373" w14:textId="77777777" w:rsidR="00193B58" w:rsidRPr="00A84CC6" w:rsidRDefault="00193B58" w:rsidP="00193B58">
            <w:pPr>
              <w:rPr>
                <w:b/>
                <w:sz w:val="20"/>
                <w:u w:val="single"/>
                <w:lang w:eastAsia="de-DE"/>
              </w:rPr>
            </w:pPr>
            <w:r w:rsidRPr="00A84CC6">
              <w:rPr>
                <w:b/>
                <w:bCs/>
                <w:sz w:val="20"/>
                <w:u w:val="single"/>
                <w:lang w:val="en-US" w:eastAsia="de-DE"/>
              </w:rPr>
              <w:t>Indonesian</w:t>
            </w:r>
          </w:p>
        </w:tc>
      </w:tr>
      <w:tr w:rsidR="00193B58" w:rsidRPr="00A84CC6" w14:paraId="675080D2" w14:textId="77777777" w:rsidTr="00193B58">
        <w:trPr>
          <w:trHeight w:val="172"/>
        </w:trPr>
        <w:tc>
          <w:tcPr>
            <w:tcW w:w="2127" w:type="dxa"/>
            <w:hideMark/>
          </w:tcPr>
          <w:p w14:paraId="5D791A3D" w14:textId="77777777" w:rsidR="00193B58" w:rsidRPr="00A84CC6" w:rsidRDefault="00193B58" w:rsidP="00193B58">
            <w:pPr>
              <w:rPr>
                <w:sz w:val="20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>These are my boys</w:t>
            </w:r>
          </w:p>
        </w:tc>
        <w:tc>
          <w:tcPr>
            <w:tcW w:w="2394" w:type="dxa"/>
            <w:hideMark/>
          </w:tcPr>
          <w:p w14:paraId="09F06B49" w14:textId="77777777" w:rsidR="00193B58" w:rsidRPr="00A84CC6" w:rsidRDefault="00193B58" w:rsidP="00193B58">
            <w:pPr>
              <w:rPr>
                <w:sz w:val="20"/>
                <w:lang w:eastAsia="de-DE"/>
              </w:rPr>
            </w:pPr>
            <w:proofErr w:type="spellStart"/>
            <w:r w:rsidRPr="00A84CC6">
              <w:rPr>
                <w:sz w:val="20"/>
                <w:lang w:val="en-US" w:eastAsia="de-DE"/>
              </w:rPr>
              <w:t>Mereka</w:t>
            </w:r>
            <w:proofErr w:type="spellEnd"/>
            <w:r w:rsidRPr="00A84CC6">
              <w:rPr>
                <w:sz w:val="20"/>
                <w:lang w:val="en-US" w:eastAsia="de-DE"/>
              </w:rPr>
              <w:t xml:space="preserve"> </w:t>
            </w:r>
            <w:proofErr w:type="spellStart"/>
            <w:r w:rsidRPr="00A84CC6">
              <w:rPr>
                <w:sz w:val="20"/>
                <w:lang w:val="en-US" w:eastAsia="de-DE"/>
              </w:rPr>
              <w:t>ini</w:t>
            </w:r>
            <w:proofErr w:type="spellEnd"/>
            <w:r w:rsidRPr="00A84CC6">
              <w:rPr>
                <w:sz w:val="20"/>
                <w:lang w:val="en-US" w:eastAsia="de-DE"/>
              </w:rPr>
              <w:t xml:space="preserve"> </w:t>
            </w:r>
            <w:proofErr w:type="spellStart"/>
            <w:r w:rsidRPr="00A84CC6">
              <w:rPr>
                <w:sz w:val="20"/>
                <w:lang w:val="en-US" w:eastAsia="de-DE"/>
              </w:rPr>
              <w:t>adalah</w:t>
            </w:r>
            <w:proofErr w:type="spellEnd"/>
            <w:r w:rsidRPr="00A84CC6">
              <w:rPr>
                <w:sz w:val="20"/>
                <w:lang w:val="en-US" w:eastAsia="de-DE"/>
              </w:rPr>
              <w:t xml:space="preserve"> </w:t>
            </w:r>
            <w:proofErr w:type="spellStart"/>
            <w:r w:rsidRPr="00A84CC6">
              <w:rPr>
                <w:sz w:val="20"/>
                <w:lang w:val="en-US" w:eastAsia="de-DE"/>
              </w:rPr>
              <w:t>anak-anak</w:t>
            </w:r>
            <w:proofErr w:type="spellEnd"/>
            <w:r w:rsidRPr="00A84CC6">
              <w:rPr>
                <w:sz w:val="20"/>
                <w:lang w:val="en-US" w:eastAsia="de-DE"/>
              </w:rPr>
              <w:t xml:space="preserve"> </w:t>
            </w:r>
            <w:proofErr w:type="spellStart"/>
            <w:r w:rsidRPr="00A84CC6">
              <w:rPr>
                <w:sz w:val="20"/>
                <w:lang w:val="en-US" w:eastAsia="de-DE"/>
              </w:rPr>
              <w:t>laki-lakiku</w:t>
            </w:r>
            <w:proofErr w:type="spellEnd"/>
          </w:p>
        </w:tc>
      </w:tr>
      <w:tr w:rsidR="00193B58" w:rsidRPr="00A84CC6" w14:paraId="1E08AB43" w14:textId="77777777" w:rsidTr="00193B58">
        <w:trPr>
          <w:trHeight w:val="172"/>
        </w:trPr>
        <w:tc>
          <w:tcPr>
            <w:tcW w:w="4521" w:type="dxa"/>
            <w:gridSpan w:val="2"/>
          </w:tcPr>
          <w:p w14:paraId="166AE610" w14:textId="77777777" w:rsidR="00193B58" w:rsidRPr="00A84CC6" w:rsidRDefault="00193B58" w:rsidP="00193B58">
            <w:pPr>
              <w:rPr>
                <w:b/>
                <w:bCs/>
                <w:sz w:val="20"/>
                <w:u w:val="single"/>
                <w:lang w:val="en-US" w:eastAsia="de-DE"/>
              </w:rPr>
            </w:pPr>
            <w:r w:rsidRPr="00A84CC6">
              <w:rPr>
                <w:b/>
                <w:bCs/>
                <w:sz w:val="20"/>
                <w:u w:val="single"/>
                <w:lang w:val="en-US" w:eastAsia="de-DE"/>
              </w:rPr>
              <w:t>Breakdowns</w:t>
            </w:r>
          </w:p>
        </w:tc>
      </w:tr>
      <w:tr w:rsidR="00193B58" w:rsidRPr="00A84CC6" w14:paraId="37D4EACB" w14:textId="77777777" w:rsidTr="00193B58">
        <w:trPr>
          <w:trHeight w:val="172"/>
        </w:trPr>
        <w:tc>
          <w:tcPr>
            <w:tcW w:w="2127" w:type="dxa"/>
            <w:hideMark/>
          </w:tcPr>
          <w:p w14:paraId="4D9EECB3" w14:textId="77777777" w:rsidR="00193B58" w:rsidRPr="00A84CC6" w:rsidRDefault="00193B58" w:rsidP="00193B58">
            <w:pPr>
              <w:rPr>
                <w:sz w:val="20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>boy</w:t>
            </w:r>
          </w:p>
        </w:tc>
        <w:tc>
          <w:tcPr>
            <w:tcW w:w="2394" w:type="dxa"/>
            <w:hideMark/>
          </w:tcPr>
          <w:p w14:paraId="64EB742E" w14:textId="77777777" w:rsidR="00193B58" w:rsidRPr="00A84CC6" w:rsidRDefault="00193B58" w:rsidP="00193B58">
            <w:pPr>
              <w:rPr>
                <w:sz w:val="20"/>
                <w:lang w:eastAsia="de-DE"/>
              </w:rPr>
            </w:pPr>
            <w:proofErr w:type="spellStart"/>
            <w:r w:rsidRPr="00A84CC6">
              <w:rPr>
                <w:sz w:val="20"/>
                <w:lang w:val="en-US" w:eastAsia="de-DE"/>
              </w:rPr>
              <w:t>anak</w:t>
            </w:r>
            <w:proofErr w:type="spellEnd"/>
            <w:r w:rsidRPr="00A84CC6">
              <w:rPr>
                <w:sz w:val="20"/>
                <w:lang w:val="en-US" w:eastAsia="de-DE"/>
              </w:rPr>
              <w:t xml:space="preserve"> </w:t>
            </w:r>
            <w:proofErr w:type="spellStart"/>
            <w:r w:rsidRPr="00A84CC6">
              <w:rPr>
                <w:sz w:val="20"/>
                <w:lang w:val="en-US" w:eastAsia="de-DE"/>
              </w:rPr>
              <w:t>laki-laki</w:t>
            </w:r>
            <w:proofErr w:type="spellEnd"/>
            <w:r w:rsidRPr="00A84CC6">
              <w:rPr>
                <w:sz w:val="20"/>
                <w:lang w:val="en-US" w:eastAsia="de-DE"/>
              </w:rPr>
              <w:t xml:space="preserve"> (</w:t>
            </w:r>
            <w:proofErr w:type="spellStart"/>
            <w:r w:rsidRPr="00A84CC6">
              <w:rPr>
                <w:sz w:val="20"/>
                <w:lang w:val="en-US" w:eastAsia="de-DE"/>
              </w:rPr>
              <w:t>anak</w:t>
            </w:r>
            <w:proofErr w:type="spellEnd"/>
            <w:r w:rsidRPr="00A84CC6">
              <w:rPr>
                <w:sz w:val="20"/>
                <w:lang w:val="en-US" w:eastAsia="de-DE"/>
              </w:rPr>
              <w:t xml:space="preserve">: kid, </w:t>
            </w:r>
            <w:proofErr w:type="spellStart"/>
            <w:r w:rsidRPr="00A84CC6">
              <w:rPr>
                <w:sz w:val="20"/>
                <w:lang w:val="en-US" w:eastAsia="de-DE"/>
              </w:rPr>
              <w:t>laki-laki</w:t>
            </w:r>
            <w:proofErr w:type="spellEnd"/>
            <w:r w:rsidRPr="00A84CC6">
              <w:rPr>
                <w:sz w:val="20"/>
                <w:lang w:val="en-US" w:eastAsia="de-DE"/>
              </w:rPr>
              <w:t>: man)</w:t>
            </w:r>
          </w:p>
        </w:tc>
      </w:tr>
      <w:tr w:rsidR="00193B58" w:rsidRPr="00A84CC6" w14:paraId="6FE4D134" w14:textId="77777777" w:rsidTr="00193B58">
        <w:trPr>
          <w:trHeight w:val="172"/>
        </w:trPr>
        <w:tc>
          <w:tcPr>
            <w:tcW w:w="2127" w:type="dxa"/>
            <w:hideMark/>
          </w:tcPr>
          <w:p w14:paraId="7E403EAA" w14:textId="77777777" w:rsidR="00193B58" w:rsidRPr="00A84CC6" w:rsidRDefault="00193B58" w:rsidP="00193B58">
            <w:pPr>
              <w:rPr>
                <w:b/>
                <w:sz w:val="20"/>
                <w:u w:val="single"/>
                <w:lang w:eastAsia="de-DE"/>
              </w:rPr>
            </w:pPr>
            <w:r w:rsidRPr="00A84CC6">
              <w:rPr>
                <w:b/>
                <w:i/>
                <w:iCs/>
                <w:sz w:val="20"/>
                <w:u w:val="single"/>
                <w:lang w:val="en-US" w:eastAsia="de-DE"/>
              </w:rPr>
              <w:t>Plural form</w:t>
            </w:r>
          </w:p>
          <w:p w14:paraId="01B1068F" w14:textId="77777777" w:rsidR="00193B58" w:rsidRPr="00A84CC6" w:rsidRDefault="00193B58" w:rsidP="00193B58">
            <w:pPr>
              <w:numPr>
                <w:ilvl w:val="0"/>
                <w:numId w:val="16"/>
              </w:numPr>
              <w:tabs>
                <w:tab w:val="clear" w:pos="720"/>
                <w:tab w:val="num" w:pos="177"/>
              </w:tabs>
              <w:ind w:hanging="720"/>
              <w:rPr>
                <w:sz w:val="20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>kids/children</w:t>
            </w:r>
          </w:p>
          <w:p w14:paraId="7F5546BB" w14:textId="77777777" w:rsidR="00193B58" w:rsidRPr="00A84CC6" w:rsidRDefault="00193B58" w:rsidP="00193B58">
            <w:pPr>
              <w:numPr>
                <w:ilvl w:val="0"/>
                <w:numId w:val="16"/>
              </w:numPr>
              <w:tabs>
                <w:tab w:val="clear" w:pos="720"/>
                <w:tab w:val="num" w:pos="177"/>
              </w:tabs>
              <w:ind w:hanging="720"/>
              <w:rPr>
                <w:b/>
                <w:sz w:val="20"/>
                <w:u w:val="single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>boys</w:t>
            </w:r>
          </w:p>
        </w:tc>
        <w:tc>
          <w:tcPr>
            <w:tcW w:w="2394" w:type="dxa"/>
            <w:hideMark/>
          </w:tcPr>
          <w:p w14:paraId="05876947" w14:textId="77777777" w:rsidR="00193B58" w:rsidRPr="00A84CC6" w:rsidRDefault="00193B58" w:rsidP="00193B58">
            <w:pPr>
              <w:rPr>
                <w:b/>
                <w:sz w:val="20"/>
                <w:u w:val="single"/>
                <w:lang w:eastAsia="de-DE"/>
              </w:rPr>
            </w:pPr>
            <w:r w:rsidRPr="00A84CC6">
              <w:rPr>
                <w:b/>
                <w:i/>
                <w:iCs/>
                <w:sz w:val="20"/>
                <w:u w:val="single"/>
                <w:lang w:val="en-US" w:eastAsia="de-DE"/>
              </w:rPr>
              <w:t>Repeat the words</w:t>
            </w:r>
          </w:p>
          <w:p w14:paraId="36DE7E38" w14:textId="77777777" w:rsidR="00193B58" w:rsidRPr="00A84CC6" w:rsidRDefault="00193B58" w:rsidP="00193B58">
            <w:pPr>
              <w:numPr>
                <w:ilvl w:val="0"/>
                <w:numId w:val="17"/>
              </w:numPr>
              <w:tabs>
                <w:tab w:val="clear" w:pos="720"/>
                <w:tab w:val="num" w:pos="181"/>
              </w:tabs>
              <w:ind w:hanging="720"/>
              <w:rPr>
                <w:sz w:val="20"/>
                <w:lang w:eastAsia="de-DE"/>
              </w:rPr>
            </w:pPr>
            <w:proofErr w:type="spellStart"/>
            <w:r w:rsidRPr="00A84CC6">
              <w:rPr>
                <w:sz w:val="20"/>
                <w:lang w:val="en-US" w:eastAsia="de-DE"/>
              </w:rPr>
              <w:t>anak-anak</w:t>
            </w:r>
            <w:proofErr w:type="spellEnd"/>
          </w:p>
          <w:p w14:paraId="109CF161" w14:textId="77777777" w:rsidR="00193B58" w:rsidRPr="00A84CC6" w:rsidRDefault="00193B58" w:rsidP="00193B58">
            <w:pPr>
              <w:numPr>
                <w:ilvl w:val="0"/>
                <w:numId w:val="17"/>
              </w:numPr>
              <w:tabs>
                <w:tab w:val="clear" w:pos="720"/>
                <w:tab w:val="num" w:pos="181"/>
              </w:tabs>
              <w:ind w:hanging="720"/>
              <w:rPr>
                <w:b/>
                <w:sz w:val="20"/>
                <w:u w:val="single"/>
                <w:lang w:eastAsia="de-DE"/>
              </w:rPr>
            </w:pPr>
            <w:proofErr w:type="spellStart"/>
            <w:r w:rsidRPr="00A84CC6">
              <w:rPr>
                <w:sz w:val="20"/>
                <w:lang w:val="en-US" w:eastAsia="de-DE"/>
              </w:rPr>
              <w:t>anak-anak</w:t>
            </w:r>
            <w:proofErr w:type="spellEnd"/>
            <w:r w:rsidRPr="00A84CC6">
              <w:rPr>
                <w:sz w:val="20"/>
                <w:lang w:val="en-US" w:eastAsia="de-DE"/>
              </w:rPr>
              <w:t xml:space="preserve"> </w:t>
            </w:r>
            <w:proofErr w:type="spellStart"/>
            <w:r w:rsidRPr="00A84CC6">
              <w:rPr>
                <w:sz w:val="20"/>
                <w:lang w:val="en-US" w:eastAsia="de-DE"/>
              </w:rPr>
              <w:t>laki-laki</w:t>
            </w:r>
            <w:proofErr w:type="spellEnd"/>
          </w:p>
        </w:tc>
      </w:tr>
      <w:tr w:rsidR="00193B58" w:rsidRPr="00A84CC6" w14:paraId="136B7C8E" w14:textId="77777777" w:rsidTr="00193B58">
        <w:trPr>
          <w:trHeight w:val="172"/>
        </w:trPr>
        <w:tc>
          <w:tcPr>
            <w:tcW w:w="2127" w:type="dxa"/>
            <w:hideMark/>
          </w:tcPr>
          <w:p w14:paraId="383AB638" w14:textId="77777777" w:rsidR="00193B58" w:rsidRPr="00A84CC6" w:rsidRDefault="00193B58" w:rsidP="00193B58">
            <w:pPr>
              <w:rPr>
                <w:b/>
                <w:sz w:val="20"/>
                <w:u w:val="single"/>
                <w:lang w:eastAsia="de-DE"/>
              </w:rPr>
            </w:pPr>
            <w:r w:rsidRPr="00A84CC6">
              <w:rPr>
                <w:b/>
                <w:sz w:val="20"/>
                <w:u w:val="single"/>
                <w:lang w:val="en-US" w:eastAsia="de-DE"/>
              </w:rPr>
              <w:t>Possessive form</w:t>
            </w:r>
          </w:p>
          <w:p w14:paraId="3F6D65C6" w14:textId="77777777" w:rsidR="00193B58" w:rsidRPr="00A84CC6" w:rsidRDefault="00193B58" w:rsidP="00193B58">
            <w:pPr>
              <w:numPr>
                <w:ilvl w:val="0"/>
                <w:numId w:val="18"/>
              </w:numPr>
              <w:tabs>
                <w:tab w:val="clear" w:pos="720"/>
                <w:tab w:val="num" w:pos="177"/>
              </w:tabs>
              <w:ind w:left="177" w:hanging="177"/>
              <w:rPr>
                <w:sz w:val="20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>my [noun] – 1st person ownership</w:t>
            </w:r>
          </w:p>
          <w:p w14:paraId="62E63831" w14:textId="77777777" w:rsidR="00193B58" w:rsidRPr="00A84CC6" w:rsidRDefault="00193B58" w:rsidP="00193B58">
            <w:pPr>
              <w:numPr>
                <w:ilvl w:val="1"/>
                <w:numId w:val="18"/>
              </w:numPr>
              <w:tabs>
                <w:tab w:val="num" w:pos="177"/>
              </w:tabs>
              <w:ind w:left="177" w:hanging="177"/>
              <w:rPr>
                <w:sz w:val="20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>E.g. my son / my boy</w:t>
            </w:r>
          </w:p>
          <w:p w14:paraId="350692C8" w14:textId="77777777" w:rsidR="00193B58" w:rsidRPr="00A84CC6" w:rsidRDefault="00193B58" w:rsidP="00193B58">
            <w:pPr>
              <w:numPr>
                <w:ilvl w:val="0"/>
                <w:numId w:val="18"/>
              </w:numPr>
              <w:tabs>
                <w:tab w:val="clear" w:pos="720"/>
                <w:tab w:val="num" w:pos="177"/>
              </w:tabs>
              <w:ind w:left="177" w:hanging="177"/>
              <w:rPr>
                <w:sz w:val="20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>his/her [noun] – 3rd person ownership</w:t>
            </w:r>
          </w:p>
          <w:p w14:paraId="5839DA79" w14:textId="77777777" w:rsidR="00193B58" w:rsidRPr="00A84CC6" w:rsidRDefault="00193B58" w:rsidP="00193B58">
            <w:pPr>
              <w:numPr>
                <w:ilvl w:val="1"/>
                <w:numId w:val="18"/>
              </w:numPr>
              <w:tabs>
                <w:tab w:val="num" w:pos="177"/>
              </w:tabs>
              <w:ind w:left="177" w:hanging="177"/>
              <w:rPr>
                <w:b/>
                <w:sz w:val="20"/>
                <w:u w:val="single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>E.g. his pencil</w:t>
            </w:r>
          </w:p>
        </w:tc>
        <w:tc>
          <w:tcPr>
            <w:tcW w:w="2394" w:type="dxa"/>
            <w:hideMark/>
          </w:tcPr>
          <w:p w14:paraId="3E7F294D" w14:textId="77777777" w:rsidR="00193B58" w:rsidRPr="00A84CC6" w:rsidRDefault="00193B58" w:rsidP="00193B58">
            <w:pPr>
              <w:rPr>
                <w:b/>
                <w:sz w:val="20"/>
                <w:u w:val="single"/>
                <w:lang w:eastAsia="de-DE"/>
              </w:rPr>
            </w:pPr>
            <w:r w:rsidRPr="00A84CC6">
              <w:rPr>
                <w:b/>
                <w:sz w:val="20"/>
                <w:u w:val="single"/>
                <w:lang w:val="en-US" w:eastAsia="de-DE"/>
              </w:rPr>
              <w:t>Possessive Form</w:t>
            </w:r>
          </w:p>
          <w:p w14:paraId="2F60448B" w14:textId="77777777" w:rsidR="00193B58" w:rsidRPr="00A84CC6" w:rsidRDefault="00193B58" w:rsidP="00193B58">
            <w:pPr>
              <w:numPr>
                <w:ilvl w:val="0"/>
                <w:numId w:val="19"/>
              </w:numPr>
              <w:tabs>
                <w:tab w:val="clear" w:pos="720"/>
                <w:tab w:val="num" w:pos="181"/>
              </w:tabs>
              <w:ind w:hanging="720"/>
              <w:rPr>
                <w:sz w:val="20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 xml:space="preserve">[noun] - </w:t>
            </w:r>
            <w:proofErr w:type="spellStart"/>
            <w:r w:rsidRPr="00A84CC6">
              <w:rPr>
                <w:bCs/>
                <w:i/>
                <w:iCs/>
                <w:sz w:val="20"/>
                <w:lang w:val="en-US" w:eastAsia="de-DE"/>
              </w:rPr>
              <w:t>ku</w:t>
            </w:r>
            <w:proofErr w:type="spellEnd"/>
          </w:p>
          <w:p w14:paraId="1B324C9C" w14:textId="77777777" w:rsidR="00193B58" w:rsidRPr="00A84CC6" w:rsidRDefault="00193B58" w:rsidP="00193B58">
            <w:pPr>
              <w:numPr>
                <w:ilvl w:val="1"/>
                <w:numId w:val="19"/>
              </w:numPr>
              <w:tabs>
                <w:tab w:val="clear" w:pos="1440"/>
                <w:tab w:val="num" w:pos="181"/>
                <w:tab w:val="num" w:pos="464"/>
              </w:tabs>
              <w:ind w:hanging="1117"/>
              <w:rPr>
                <w:sz w:val="20"/>
                <w:lang w:eastAsia="de-DE"/>
              </w:rPr>
            </w:pPr>
            <w:proofErr w:type="spellStart"/>
            <w:r w:rsidRPr="00A84CC6">
              <w:rPr>
                <w:sz w:val="20"/>
                <w:lang w:val="en-US" w:eastAsia="de-DE"/>
              </w:rPr>
              <w:t>anak</w:t>
            </w:r>
            <w:proofErr w:type="spellEnd"/>
            <w:r w:rsidRPr="00A84CC6">
              <w:rPr>
                <w:sz w:val="20"/>
                <w:lang w:val="en-US" w:eastAsia="de-DE"/>
              </w:rPr>
              <w:t xml:space="preserve"> </w:t>
            </w:r>
            <w:proofErr w:type="spellStart"/>
            <w:r w:rsidRPr="00A84CC6">
              <w:rPr>
                <w:sz w:val="20"/>
                <w:lang w:val="en-US" w:eastAsia="de-DE"/>
              </w:rPr>
              <w:t>laki-laki</w:t>
            </w:r>
            <w:r w:rsidRPr="00A84CC6">
              <w:rPr>
                <w:bCs/>
                <w:i/>
                <w:iCs/>
                <w:sz w:val="20"/>
                <w:lang w:val="en-US" w:eastAsia="de-DE"/>
              </w:rPr>
              <w:t>ku</w:t>
            </w:r>
            <w:proofErr w:type="spellEnd"/>
          </w:p>
          <w:p w14:paraId="73B1B46A" w14:textId="77777777" w:rsidR="00193B58" w:rsidRPr="00A84CC6" w:rsidRDefault="00193B58" w:rsidP="00193B58">
            <w:pPr>
              <w:numPr>
                <w:ilvl w:val="0"/>
                <w:numId w:val="19"/>
              </w:numPr>
              <w:tabs>
                <w:tab w:val="clear" w:pos="720"/>
                <w:tab w:val="num" w:pos="181"/>
              </w:tabs>
              <w:ind w:hanging="720"/>
              <w:rPr>
                <w:sz w:val="20"/>
                <w:lang w:eastAsia="de-DE"/>
              </w:rPr>
            </w:pPr>
            <w:r w:rsidRPr="00A84CC6">
              <w:rPr>
                <w:sz w:val="20"/>
                <w:lang w:val="en-US" w:eastAsia="de-DE"/>
              </w:rPr>
              <w:t xml:space="preserve">[noun] – </w:t>
            </w:r>
            <w:proofErr w:type="spellStart"/>
            <w:r w:rsidRPr="00A84CC6">
              <w:rPr>
                <w:bCs/>
                <w:i/>
                <w:iCs/>
                <w:sz w:val="20"/>
                <w:lang w:val="en-US" w:eastAsia="de-DE"/>
              </w:rPr>
              <w:t>nya</w:t>
            </w:r>
            <w:proofErr w:type="spellEnd"/>
          </w:p>
          <w:p w14:paraId="03634C1C" w14:textId="77777777" w:rsidR="00193B58" w:rsidRPr="00A84CC6" w:rsidRDefault="00193B58" w:rsidP="00193B58">
            <w:pPr>
              <w:keepNext/>
              <w:numPr>
                <w:ilvl w:val="1"/>
                <w:numId w:val="19"/>
              </w:numPr>
              <w:tabs>
                <w:tab w:val="clear" w:pos="1440"/>
                <w:tab w:val="num" w:pos="181"/>
                <w:tab w:val="num" w:pos="464"/>
              </w:tabs>
              <w:ind w:hanging="1117"/>
              <w:rPr>
                <w:b/>
                <w:sz w:val="20"/>
                <w:u w:val="single"/>
                <w:lang w:eastAsia="de-DE"/>
              </w:rPr>
            </w:pPr>
            <w:proofErr w:type="spellStart"/>
            <w:r w:rsidRPr="00A84CC6">
              <w:rPr>
                <w:sz w:val="20"/>
                <w:lang w:val="en-US" w:eastAsia="de-DE"/>
              </w:rPr>
              <w:t>pensil</w:t>
            </w:r>
            <w:r w:rsidRPr="00A84CC6">
              <w:rPr>
                <w:bCs/>
                <w:i/>
                <w:iCs/>
                <w:sz w:val="20"/>
                <w:lang w:val="en-US" w:eastAsia="de-DE"/>
              </w:rPr>
              <w:t>nya</w:t>
            </w:r>
            <w:proofErr w:type="spellEnd"/>
          </w:p>
        </w:tc>
      </w:tr>
    </w:tbl>
    <w:p w14:paraId="5D668F64" w14:textId="152C8B1C" w:rsidR="00163501" w:rsidRPr="0088730E" w:rsidRDefault="00163501" w:rsidP="009513BE">
      <w:pPr>
        <w:pStyle w:val="ACLAbstractText"/>
        <w:ind w:left="0" w:right="96"/>
        <w:rPr>
          <w:sz w:val="22"/>
        </w:rPr>
      </w:pPr>
      <w:r w:rsidRPr="0088730E">
        <w:rPr>
          <w:sz w:val="22"/>
        </w:rPr>
        <w:t>Indonesia is the largest market in South East Asia</w:t>
      </w:r>
      <w:r w:rsidR="002D35AC" w:rsidRPr="0088730E">
        <w:rPr>
          <w:sz w:val="22"/>
        </w:rPr>
        <w:t xml:space="preserve"> </w:t>
      </w:r>
      <w:r w:rsidR="000D0867" w:rsidRPr="0088730E">
        <w:rPr>
          <w:sz w:val="22"/>
        </w:rPr>
        <w:t>(SEA)</w:t>
      </w:r>
      <w:r w:rsidRPr="0088730E">
        <w:rPr>
          <w:sz w:val="22"/>
        </w:rPr>
        <w:t xml:space="preserve"> with an estimated population greater than 250 million in 2017</w:t>
      </w:r>
      <w:r w:rsidR="0056280A">
        <w:rPr>
          <w:sz w:val="22"/>
        </w:rPr>
        <w:t xml:space="preserve"> </w:t>
      </w:r>
      <w:r w:rsidR="00F71C9E">
        <w:rPr>
          <w:sz w:val="22"/>
        </w:rPr>
        <w:fldChar w:fldCharType="begin"/>
      </w:r>
      <w:r w:rsidR="0006783B">
        <w:rPr>
          <w:sz w:val="22"/>
        </w:rPr>
        <w:instrText xml:space="preserve"> ADDIN EN.CITE &lt;EndNote&gt;&lt;Cite&gt;&lt;Author&gt;Millward&lt;/Author&gt;&lt;Year&gt;2014&lt;/Year&gt;&lt;RecNum&gt;159&lt;/RecNum&gt;&lt;DisplayText&gt;[1, 2]&lt;/DisplayText&gt;&lt;record&gt;&lt;rec-number&gt;159&lt;/rec-number&gt;&lt;foreign-keys&gt;&lt;key app="EN" db-id="rwaawdwzatx0xxevsr45w22vrwsarrewsxvd" timestamp="1554644379"&gt;159&lt;/key&gt;&lt;/foreign-keys&gt;&lt;ref-type name="Web Page"&gt;12&lt;/ref-type&gt;&lt;contributors&gt;&lt;authors&gt;&lt;author&gt;Steven Millward&lt;/author&gt;&lt;/authors&gt;&lt;/contributors&gt;&lt;titles&gt;&lt;title&gt;Indonesia to be world’s fourth-largest smartphone market by 2018&lt;/title&gt;&lt;/titles&gt;&lt;dates&gt;&lt;year&gt;2014&lt;/year&gt;&lt;pub-dates&gt;&lt;date&gt;23/12/2014&lt;/date&gt;&lt;/pub-dates&gt;&lt;/dates&gt;&lt;publisher&gt;Tech In Asia&lt;/publisher&gt;&lt;urls&gt;&lt;related-urls&gt;&lt;url&gt;https://www.techinasia.com/indonesia-worlds-fourth-largest-smartphone-2018-surpass-100-million-users&lt;/url&gt;&lt;/related-urls&gt;&lt;/urls&gt;&lt;/record&gt;&lt;/Cite&gt;&lt;Cite&gt;&lt;Author&gt;KPMG&lt;/Author&gt;&lt;Year&gt;2018&lt;/Year&gt;&lt;RecNum&gt;160&lt;/RecNum&gt;&lt;record&gt;&lt;rec-number&gt;160&lt;/rec-number&gt;&lt;foreign-keys&gt;&lt;key app="EN" db-id="rwaawdwzatx0xxevsr45w22vrwsarrewsxvd" timestamp="1554644959"&gt;160&lt;/key&gt;&lt;/foreign-keys&gt;&lt;ref-type name="Web Page"&gt;12&lt;/ref-type&gt;&lt;contributors&gt;&lt;authors&gt;&lt;author&gt;KPMG&lt;/author&gt;&lt;/authors&gt;&lt;/contributors&gt;&lt;titles&gt;&lt;title&gt;ASEAN Business Guide&lt;/title&gt;&lt;/titles&gt;&lt;dates&gt;&lt;year&gt;2018&lt;/year&gt;&lt;/dates&gt;&lt;publisher&gt;KPMG&lt;/publisher&gt;&lt;urls&gt;&lt;related-urls&gt;&lt;url&gt;https://home.kpmg/content/dam/kpmg/sg/pdf/2018/07/ASEAN-GUIDE-Indonesia.pdf&lt;/url&gt;&lt;/related-urls&gt;&lt;/urls&gt;&lt;/record&gt;&lt;/Cite&gt;&lt;/EndNote&gt;</w:instrText>
      </w:r>
      <w:r w:rsidR="00F71C9E">
        <w:rPr>
          <w:sz w:val="22"/>
        </w:rPr>
        <w:fldChar w:fldCharType="separate"/>
      </w:r>
      <w:r w:rsidR="0006783B">
        <w:rPr>
          <w:noProof/>
          <w:sz w:val="22"/>
        </w:rPr>
        <w:t>[</w:t>
      </w:r>
      <w:hyperlink w:anchor="_ENREF_1" w:tooltip="Millward, 2014 #159" w:history="1">
        <w:r w:rsidR="0038268F">
          <w:rPr>
            <w:noProof/>
            <w:sz w:val="22"/>
          </w:rPr>
          <w:t>1</w:t>
        </w:r>
      </w:hyperlink>
      <w:r w:rsidR="0006783B">
        <w:rPr>
          <w:noProof/>
          <w:sz w:val="22"/>
        </w:rPr>
        <w:t xml:space="preserve">, </w:t>
      </w:r>
      <w:hyperlink w:anchor="_ENREF_2" w:tooltip="KPMG, 2018 #160" w:history="1">
        <w:r w:rsidR="0038268F">
          <w:rPr>
            <w:noProof/>
            <w:sz w:val="22"/>
          </w:rPr>
          <w:t>2</w:t>
        </w:r>
      </w:hyperlink>
      <w:r w:rsidR="0006783B">
        <w:rPr>
          <w:noProof/>
          <w:sz w:val="22"/>
        </w:rPr>
        <w:t>]</w:t>
      </w:r>
      <w:r w:rsidR="00F71C9E">
        <w:rPr>
          <w:sz w:val="22"/>
        </w:rPr>
        <w:fldChar w:fldCharType="end"/>
      </w:r>
      <w:r w:rsidR="000C7FD1">
        <w:rPr>
          <w:sz w:val="22"/>
        </w:rPr>
        <w:t xml:space="preserve">. </w:t>
      </w:r>
      <w:r w:rsidR="001146C8" w:rsidRPr="0088730E">
        <w:rPr>
          <w:sz w:val="22"/>
        </w:rPr>
        <w:t xml:space="preserve">With an economic boom in the recent years, the </w:t>
      </w:r>
      <w:r w:rsidR="002D35AC" w:rsidRPr="0088730E">
        <w:rPr>
          <w:sz w:val="22"/>
        </w:rPr>
        <w:t>middle-class</w:t>
      </w:r>
      <w:r w:rsidR="001146C8" w:rsidRPr="0088730E">
        <w:rPr>
          <w:sz w:val="22"/>
        </w:rPr>
        <w:t xml:space="preserve"> group in Indonesia is g</w:t>
      </w:r>
      <w:r w:rsidR="00ED151C" w:rsidRPr="0088730E">
        <w:rPr>
          <w:sz w:val="22"/>
        </w:rPr>
        <w:t xml:space="preserve">rowing with higher purchasing power. </w:t>
      </w:r>
      <w:r w:rsidR="007C1B5B" w:rsidRPr="0088730E">
        <w:rPr>
          <w:sz w:val="22"/>
        </w:rPr>
        <w:t xml:space="preserve">As such, there is an increasing appetite on </w:t>
      </w:r>
      <w:r w:rsidR="000D0867" w:rsidRPr="0088730E">
        <w:rPr>
          <w:sz w:val="22"/>
        </w:rPr>
        <w:t xml:space="preserve">good and services in the largest SEA market in the world. </w:t>
      </w:r>
      <w:r w:rsidR="005E66D0" w:rsidRPr="0088730E">
        <w:rPr>
          <w:sz w:val="22"/>
        </w:rPr>
        <w:t>Based on the M</w:t>
      </w:r>
      <w:r w:rsidR="005B36F3" w:rsidRPr="0088730E">
        <w:rPr>
          <w:sz w:val="22"/>
        </w:rPr>
        <w:t xml:space="preserve">cKinsey report, </w:t>
      </w:r>
      <w:r w:rsidR="00150C63" w:rsidRPr="0088730E">
        <w:rPr>
          <w:sz w:val="22"/>
        </w:rPr>
        <w:t>78% of the internet users in Indonesia made online purchases. Thus, t</w:t>
      </w:r>
      <w:r w:rsidR="00726AF7" w:rsidRPr="0088730E">
        <w:rPr>
          <w:sz w:val="22"/>
        </w:rPr>
        <w:t xml:space="preserve">here is </w:t>
      </w:r>
      <w:r w:rsidR="0043193E" w:rsidRPr="0088730E">
        <w:rPr>
          <w:sz w:val="22"/>
        </w:rPr>
        <w:t>an</w:t>
      </w:r>
      <w:r w:rsidR="00726AF7" w:rsidRPr="0088730E">
        <w:rPr>
          <w:sz w:val="22"/>
        </w:rPr>
        <w:t xml:space="preserve"> untapped potential in the e-commerce market considering the </w:t>
      </w:r>
      <w:r w:rsidR="000A5D70" w:rsidRPr="0088730E">
        <w:rPr>
          <w:sz w:val="22"/>
        </w:rPr>
        <w:t xml:space="preserve">growth of </w:t>
      </w:r>
      <w:r w:rsidR="00C441F8" w:rsidRPr="0088730E">
        <w:rPr>
          <w:sz w:val="22"/>
        </w:rPr>
        <w:t>Internet penetration and mobile users in Indonesia</w:t>
      </w:r>
      <w:r w:rsidR="002901D7">
        <w:rPr>
          <w:sz w:val="22"/>
        </w:rPr>
        <w:t xml:space="preserve"> </w:t>
      </w:r>
      <w:r w:rsidR="002901D7">
        <w:rPr>
          <w:sz w:val="22"/>
        </w:rPr>
        <w:fldChar w:fldCharType="begin"/>
      </w:r>
      <w:r w:rsidR="002901D7">
        <w:rPr>
          <w:sz w:val="22"/>
        </w:rPr>
        <w:instrText xml:space="preserve"> ADDIN EN.CITE &lt;EndNote&gt;&lt;Cite&gt;&lt;Author&gt;Office&lt;/Author&gt;&lt;Year&gt;2016&lt;/Year&gt;&lt;RecNum&gt;161&lt;/RecNum&gt;&lt;DisplayText&gt;[3]&lt;/DisplayText&gt;&lt;record&gt;&lt;rec-number&gt;161&lt;/rec-number&gt;&lt;foreign-keys&gt;&lt;key app="EN" db-id="rwaawdwzatx0xxevsr45w22vrwsarrewsxvd" timestamp="1554645086"&gt;161&lt;/key&gt;&lt;/foreign-keys&gt;&lt;ref-type name="Web Page"&gt;12&lt;/ref-type&gt;&lt;contributors&gt;&lt;authors&gt;&lt;author&gt;McKinsey Indonesia Office &lt;/author&gt;&lt;/authors&gt;&lt;/contributors&gt;&lt;titles&gt;&lt;title&gt;Unlocking Indonesia’s digital opportunity &lt;/title&gt;&lt;/titles&gt;&lt;dates&gt;&lt;year&gt;2016&lt;/year&gt;&lt;/dates&gt;&lt;publisher&gt;McKinsey &amp;amp; Company&lt;/publisher&gt;&lt;urls&gt;&lt;related-urls&gt;&lt;url&gt;https://www.mckinsey.com/~/media/McKinsey/Locations/Asia/Indonesia/Our%20Insights/Unlocking%20Indonesias%20digital%20opportunity/Unlocking_Indonesias_digital_opportunity.ashx&lt;/url&gt;&lt;/related-urls&gt;&lt;/urls&gt;&lt;/record&gt;&lt;/Cite&gt;&lt;/EndNote&gt;</w:instrText>
      </w:r>
      <w:r w:rsidR="002901D7">
        <w:rPr>
          <w:sz w:val="22"/>
        </w:rPr>
        <w:fldChar w:fldCharType="separate"/>
      </w:r>
      <w:r w:rsidR="002901D7">
        <w:rPr>
          <w:noProof/>
          <w:sz w:val="22"/>
        </w:rPr>
        <w:t>[</w:t>
      </w:r>
      <w:hyperlink w:anchor="_ENREF_3" w:tooltip="Office, 2016 #161" w:history="1">
        <w:r w:rsidR="0038268F">
          <w:rPr>
            <w:noProof/>
            <w:sz w:val="22"/>
          </w:rPr>
          <w:t>3</w:t>
        </w:r>
      </w:hyperlink>
      <w:r w:rsidR="002901D7">
        <w:rPr>
          <w:noProof/>
          <w:sz w:val="22"/>
        </w:rPr>
        <w:t>]</w:t>
      </w:r>
      <w:r w:rsidR="002901D7">
        <w:rPr>
          <w:sz w:val="22"/>
        </w:rPr>
        <w:fldChar w:fldCharType="end"/>
      </w:r>
      <w:r w:rsidR="00C441F8" w:rsidRPr="0088730E">
        <w:rPr>
          <w:sz w:val="22"/>
        </w:rPr>
        <w:t>.</w:t>
      </w:r>
    </w:p>
    <w:p w14:paraId="0818DFC0" w14:textId="7D9F10A6" w:rsidR="005C1427" w:rsidRPr="00DC7295" w:rsidRDefault="005C1427" w:rsidP="009513BE">
      <w:pPr>
        <w:pStyle w:val="ACLAbstractText"/>
        <w:ind w:left="0" w:right="96"/>
        <w:rPr>
          <w:sz w:val="22"/>
        </w:rPr>
      </w:pPr>
      <w:r w:rsidRPr="00DC7295">
        <w:rPr>
          <w:sz w:val="22"/>
        </w:rPr>
        <w:t xml:space="preserve">The </w:t>
      </w:r>
      <w:r w:rsidR="00FF2F3F" w:rsidRPr="00DC7295">
        <w:rPr>
          <w:sz w:val="22"/>
        </w:rPr>
        <w:t xml:space="preserve">official </w:t>
      </w:r>
      <w:r w:rsidRPr="00DC7295">
        <w:rPr>
          <w:sz w:val="22"/>
        </w:rPr>
        <w:t xml:space="preserve">language of </w:t>
      </w:r>
      <w:r w:rsidR="00FF2F3F" w:rsidRPr="00DC7295">
        <w:rPr>
          <w:sz w:val="22"/>
        </w:rPr>
        <w:t xml:space="preserve">Indonesia is Bahasa Indonesia. As such, it is pertinent to cater to the domestic market by promoting one’s product and services in their local language. </w:t>
      </w:r>
      <w:r w:rsidR="0018158B" w:rsidRPr="00DC7295">
        <w:rPr>
          <w:sz w:val="22"/>
        </w:rPr>
        <w:t>Thus</w:t>
      </w:r>
      <w:r w:rsidR="00783C06" w:rsidRPr="00DC7295">
        <w:rPr>
          <w:sz w:val="22"/>
        </w:rPr>
        <w:t xml:space="preserve">, there is a demand for </w:t>
      </w:r>
      <w:r w:rsidR="002B53FB" w:rsidRPr="00DC7295">
        <w:rPr>
          <w:sz w:val="22"/>
        </w:rPr>
        <w:t xml:space="preserve">machine translation of </w:t>
      </w:r>
      <w:r w:rsidR="00A9150E" w:rsidRPr="00DC7295">
        <w:rPr>
          <w:sz w:val="22"/>
        </w:rPr>
        <w:t xml:space="preserve">product details and features to appeal to the domestic market. In addition, one can also use </w:t>
      </w:r>
      <w:r w:rsidR="002C65CA" w:rsidRPr="00DC7295">
        <w:rPr>
          <w:sz w:val="22"/>
        </w:rPr>
        <w:t xml:space="preserve">machine translation </w:t>
      </w:r>
      <w:r w:rsidR="00851F31" w:rsidRPr="00DC7295">
        <w:rPr>
          <w:sz w:val="22"/>
        </w:rPr>
        <w:t xml:space="preserve">to facilitate the translation of business documents. Last but not the least, it </w:t>
      </w:r>
      <w:r w:rsidR="0027664B" w:rsidRPr="00DC7295">
        <w:rPr>
          <w:sz w:val="22"/>
        </w:rPr>
        <w:t xml:space="preserve">prevents the breakdown in communication when </w:t>
      </w:r>
      <w:r w:rsidR="00E376F4" w:rsidRPr="00DC7295">
        <w:rPr>
          <w:sz w:val="22"/>
        </w:rPr>
        <w:t>tourists were to travel in Indonesia for a holiday.</w:t>
      </w:r>
    </w:p>
    <w:p w14:paraId="570E1C2D" w14:textId="40406315" w:rsidR="005857A4" w:rsidRDefault="00A5460E" w:rsidP="00842A30">
      <w:pPr>
        <w:pStyle w:val="ACLURLHyperlink"/>
        <w:rPr>
          <w:rFonts w:ascii="Times New Roman" w:hAnsi="Times New Roman"/>
          <w:color w:val="000000" w:themeColor="text1"/>
          <w:sz w:val="22"/>
          <w:szCs w:val="22"/>
        </w:rPr>
      </w:pPr>
      <w:r>
        <w:rPr>
          <w:rFonts w:ascii="Times New Roman" w:hAnsi="Times New Roman"/>
          <w:color w:val="000000" w:themeColor="text1"/>
          <w:sz w:val="22"/>
          <w:szCs w:val="22"/>
        </w:rPr>
        <w:t xml:space="preserve">The earliest </w:t>
      </w:r>
      <w:r w:rsidR="00842A30" w:rsidRPr="00410D11">
        <w:rPr>
          <w:rFonts w:ascii="Times New Roman" w:hAnsi="Times New Roman"/>
          <w:color w:val="000000" w:themeColor="text1"/>
          <w:sz w:val="22"/>
          <w:szCs w:val="22"/>
        </w:rPr>
        <w:t xml:space="preserve">Machine language translation </w:t>
      </w:r>
      <w:r w:rsidR="003141DE">
        <w:rPr>
          <w:rFonts w:ascii="Times New Roman" w:hAnsi="Times New Roman"/>
          <w:color w:val="000000" w:themeColor="text1"/>
          <w:sz w:val="22"/>
          <w:szCs w:val="22"/>
        </w:rPr>
        <w:t xml:space="preserve">was </w:t>
      </w:r>
      <w:r>
        <w:rPr>
          <w:rFonts w:ascii="Times New Roman" w:hAnsi="Times New Roman"/>
          <w:color w:val="000000" w:themeColor="text1"/>
          <w:sz w:val="22"/>
          <w:szCs w:val="22"/>
        </w:rPr>
        <w:t xml:space="preserve">developed </w:t>
      </w:r>
      <w:r w:rsidR="003141DE">
        <w:rPr>
          <w:rFonts w:ascii="Times New Roman" w:hAnsi="Times New Roman"/>
          <w:color w:val="000000" w:themeColor="text1"/>
          <w:sz w:val="22"/>
          <w:szCs w:val="22"/>
        </w:rPr>
        <w:t>during</w:t>
      </w:r>
      <w:r w:rsidR="00843F15">
        <w:rPr>
          <w:rFonts w:ascii="Times New Roman" w:hAnsi="Times New Roman"/>
          <w:color w:val="000000" w:themeColor="text1"/>
          <w:sz w:val="22"/>
          <w:szCs w:val="22"/>
        </w:rPr>
        <w:t xml:space="preserve"> World War II </w:t>
      </w:r>
      <w:r w:rsidR="000B7E94">
        <w:rPr>
          <w:rFonts w:ascii="Times New Roman" w:hAnsi="Times New Roman"/>
          <w:color w:val="000000" w:themeColor="text1"/>
          <w:sz w:val="22"/>
          <w:szCs w:val="22"/>
        </w:rPr>
        <w:t>where it</w:t>
      </w:r>
      <w:r w:rsidR="00B92A7B">
        <w:rPr>
          <w:rFonts w:ascii="Times New Roman" w:hAnsi="Times New Roman"/>
          <w:color w:val="000000" w:themeColor="text1"/>
          <w:sz w:val="22"/>
          <w:szCs w:val="22"/>
        </w:rPr>
        <w:t xml:space="preserve"> was used to decode the German’s military communication. Ever since then, the scope has largely shifted from </w:t>
      </w:r>
      <w:r w:rsidR="00596B51">
        <w:rPr>
          <w:rFonts w:ascii="Times New Roman" w:hAnsi="Times New Roman"/>
          <w:color w:val="000000" w:themeColor="text1"/>
          <w:sz w:val="22"/>
          <w:szCs w:val="22"/>
        </w:rPr>
        <w:t xml:space="preserve">the military side to the </w:t>
      </w:r>
      <w:r w:rsidR="00FC6CE3">
        <w:rPr>
          <w:rFonts w:ascii="Times New Roman" w:hAnsi="Times New Roman"/>
          <w:color w:val="000000" w:themeColor="text1"/>
          <w:sz w:val="22"/>
          <w:szCs w:val="22"/>
        </w:rPr>
        <w:t>commercial area</w:t>
      </w:r>
      <w:r w:rsidR="0038268F">
        <w:rPr>
          <w:rFonts w:ascii="Times New Roman" w:hAnsi="Times New Roman"/>
          <w:color w:val="000000" w:themeColor="text1"/>
          <w:sz w:val="22"/>
          <w:szCs w:val="22"/>
        </w:rPr>
        <w:t xml:space="preserve"> </w:t>
      </w:r>
      <w:r w:rsidR="0038268F">
        <w:rPr>
          <w:rFonts w:ascii="Times New Roman" w:hAnsi="Times New Roman"/>
          <w:color w:val="000000" w:themeColor="text1"/>
          <w:sz w:val="22"/>
          <w:szCs w:val="22"/>
        </w:rPr>
        <w:fldChar w:fldCharType="begin"/>
      </w:r>
      <w:r w:rsidR="0038268F">
        <w:rPr>
          <w:rFonts w:ascii="Times New Roman" w:hAnsi="Times New Roman"/>
          <w:color w:val="000000" w:themeColor="text1"/>
          <w:sz w:val="22"/>
          <w:szCs w:val="22"/>
        </w:rPr>
        <w:instrText xml:space="preserve"> ADDIN EN.CITE &lt;EndNote&gt;&lt;Cite&gt;&lt;Author&gt;Errens&lt;/Author&gt;&lt;Year&gt;2015&lt;/Year&gt;&lt;RecNum&gt;162&lt;/RecNum&gt;&lt;DisplayText&gt;[4]&lt;/DisplayText&gt;&lt;record&gt;&lt;rec-number&gt;162&lt;/rec-number&gt;&lt;foreign-keys&gt;&lt;key app="EN" db-id="rwaawdwzatx0xxevsr45w22vrwsarrewsxvd" timestamp="1554645214"&gt;162&lt;/key&gt;&lt;/foreign-keys&gt;&lt;ref-type name="Web Page"&gt;12&lt;/ref-type&gt;&lt;contributors&gt;&lt;authors&gt;&lt;author&gt;Julie Errens&lt;/author&gt;&lt;/authors&gt;&lt;/contributors&gt;&lt;titles&gt;&lt;title&gt;The past, present and future of machine translation&lt;/title&gt;&lt;/titles&gt;&lt;dates&gt;&lt;year&gt;2015&lt;/year&gt;&lt;/dates&gt;&lt;publisher&gt;Monotype&lt;/publisher&gt;&lt;urls&gt;&lt;related-urls&gt;&lt;url&gt;https://www.monotype.com/resources/articles/the-past-present-and-future-of-machine-translation/&lt;/url&gt;&lt;/related-urls&gt;&lt;/urls&gt;&lt;/record&gt;&lt;/Cite&gt;&lt;/EndNote&gt;</w:instrText>
      </w:r>
      <w:r w:rsidR="0038268F">
        <w:rPr>
          <w:rFonts w:ascii="Times New Roman" w:hAnsi="Times New Roman"/>
          <w:color w:val="000000" w:themeColor="text1"/>
          <w:sz w:val="22"/>
          <w:szCs w:val="22"/>
        </w:rPr>
        <w:fldChar w:fldCharType="separate"/>
      </w:r>
      <w:r w:rsidR="0038268F">
        <w:rPr>
          <w:rFonts w:ascii="Times New Roman" w:hAnsi="Times New Roman"/>
          <w:noProof/>
          <w:color w:val="000000" w:themeColor="text1"/>
          <w:sz w:val="22"/>
          <w:szCs w:val="22"/>
        </w:rPr>
        <w:t>[</w:t>
      </w:r>
      <w:hyperlink w:anchor="_ENREF_4" w:tooltip="Errens, 2015 #162" w:history="1">
        <w:r w:rsidR="0038268F">
          <w:rPr>
            <w:rFonts w:ascii="Times New Roman" w:hAnsi="Times New Roman"/>
            <w:noProof/>
            <w:color w:val="000000" w:themeColor="text1"/>
            <w:sz w:val="22"/>
            <w:szCs w:val="22"/>
          </w:rPr>
          <w:t>4</w:t>
        </w:r>
      </w:hyperlink>
      <w:r w:rsidR="0038268F">
        <w:rPr>
          <w:rFonts w:ascii="Times New Roman" w:hAnsi="Times New Roman"/>
          <w:noProof/>
          <w:color w:val="000000" w:themeColor="text1"/>
          <w:sz w:val="22"/>
          <w:szCs w:val="22"/>
        </w:rPr>
        <w:t>]</w:t>
      </w:r>
      <w:r w:rsidR="0038268F">
        <w:rPr>
          <w:rFonts w:ascii="Times New Roman" w:hAnsi="Times New Roman"/>
          <w:color w:val="000000" w:themeColor="text1"/>
          <w:sz w:val="22"/>
          <w:szCs w:val="22"/>
        </w:rPr>
        <w:fldChar w:fldCharType="end"/>
      </w:r>
      <w:r w:rsidR="00FC6CE3">
        <w:rPr>
          <w:rFonts w:ascii="Times New Roman" w:hAnsi="Times New Roman"/>
          <w:color w:val="000000" w:themeColor="text1"/>
          <w:sz w:val="22"/>
          <w:szCs w:val="22"/>
        </w:rPr>
        <w:t>.</w:t>
      </w:r>
    </w:p>
    <w:p w14:paraId="2D8B915E" w14:textId="77777777" w:rsidR="005857A4" w:rsidRDefault="005857A4" w:rsidP="00842A30">
      <w:pPr>
        <w:pStyle w:val="ACLURLHyperlink"/>
        <w:rPr>
          <w:rFonts w:ascii="Times New Roman" w:hAnsi="Times New Roman"/>
          <w:color w:val="000000" w:themeColor="text1"/>
          <w:sz w:val="22"/>
          <w:szCs w:val="22"/>
        </w:rPr>
      </w:pPr>
    </w:p>
    <w:p w14:paraId="6A7D310C" w14:textId="20ACC6E4" w:rsidR="00DD6983" w:rsidRDefault="005857A4" w:rsidP="00842A30">
      <w:pPr>
        <w:pStyle w:val="ACLURLHyperlink"/>
        <w:rPr>
          <w:rFonts w:ascii="Times New Roman" w:hAnsi="Times New Roman"/>
          <w:color w:val="000000" w:themeColor="text1"/>
          <w:sz w:val="22"/>
          <w:szCs w:val="22"/>
        </w:rPr>
      </w:pPr>
      <w:r>
        <w:rPr>
          <w:rFonts w:ascii="Times New Roman" w:hAnsi="Times New Roman"/>
          <w:color w:val="000000" w:themeColor="text1"/>
          <w:sz w:val="22"/>
          <w:szCs w:val="22"/>
        </w:rPr>
        <w:t xml:space="preserve">In recent years, </w:t>
      </w:r>
      <w:r w:rsidR="00DD6983">
        <w:rPr>
          <w:rFonts w:ascii="Times New Roman" w:hAnsi="Times New Roman"/>
          <w:color w:val="000000" w:themeColor="text1"/>
          <w:sz w:val="22"/>
          <w:szCs w:val="22"/>
        </w:rPr>
        <w:t xml:space="preserve">with </w:t>
      </w:r>
      <w:r w:rsidR="007C7479">
        <w:rPr>
          <w:rFonts w:ascii="Times New Roman" w:hAnsi="Times New Roman"/>
          <w:color w:val="000000" w:themeColor="text1"/>
          <w:sz w:val="22"/>
          <w:szCs w:val="22"/>
        </w:rPr>
        <w:t xml:space="preserve">the huge increase in computational power, </w:t>
      </w:r>
      <w:r w:rsidR="007C4874">
        <w:rPr>
          <w:rFonts w:ascii="Times New Roman" w:hAnsi="Times New Roman"/>
          <w:color w:val="000000" w:themeColor="text1"/>
          <w:sz w:val="22"/>
          <w:szCs w:val="22"/>
        </w:rPr>
        <w:t>there is an increasing interest in Machine Translation. New techniques are constantly developed</w:t>
      </w:r>
      <w:r w:rsidR="00B2232D">
        <w:rPr>
          <w:rFonts w:ascii="Times New Roman" w:hAnsi="Times New Roman"/>
          <w:color w:val="000000" w:themeColor="text1"/>
          <w:sz w:val="22"/>
          <w:szCs w:val="22"/>
        </w:rPr>
        <w:t>, bringing Machine Translation to a new level.</w:t>
      </w:r>
      <w:r w:rsidR="00ED118F">
        <w:rPr>
          <w:rFonts w:ascii="Times New Roman" w:hAnsi="Times New Roman"/>
          <w:color w:val="000000" w:themeColor="text1"/>
          <w:sz w:val="22"/>
          <w:szCs w:val="22"/>
        </w:rPr>
        <w:t xml:space="preserve"> In this </w:t>
      </w:r>
      <w:r w:rsidR="00506F39">
        <w:rPr>
          <w:rFonts w:ascii="Times New Roman" w:hAnsi="Times New Roman"/>
          <w:color w:val="000000" w:themeColor="text1"/>
          <w:sz w:val="22"/>
          <w:szCs w:val="22"/>
        </w:rPr>
        <w:t xml:space="preserve">report, we focus on </w:t>
      </w:r>
      <w:r w:rsidR="007955BD">
        <w:rPr>
          <w:rFonts w:ascii="Times New Roman" w:hAnsi="Times New Roman"/>
          <w:color w:val="000000" w:themeColor="text1"/>
          <w:sz w:val="22"/>
          <w:szCs w:val="22"/>
        </w:rPr>
        <w:t xml:space="preserve">two techniques, a vanilla Seq2Seq model and a Seq2Seq model with attention module </w:t>
      </w:r>
      <w:r w:rsidR="004A7469">
        <w:rPr>
          <w:rFonts w:ascii="Times New Roman" w:hAnsi="Times New Roman"/>
          <w:color w:val="000000" w:themeColor="text1"/>
          <w:sz w:val="22"/>
          <w:szCs w:val="22"/>
        </w:rPr>
        <w:t>for translation from English to Bahasa Indonesia.</w:t>
      </w:r>
    </w:p>
    <w:p w14:paraId="651B9E74" w14:textId="77777777" w:rsidR="00203827" w:rsidRDefault="00203827" w:rsidP="004478A2">
      <w:pPr>
        <w:pStyle w:val="ACLTextIndent"/>
        <w:ind w:firstLine="0"/>
      </w:pPr>
    </w:p>
    <w:p w14:paraId="61534A6A" w14:textId="11062975" w:rsidR="005D0D5D" w:rsidRDefault="00575227" w:rsidP="00A84CC6">
      <w:pPr>
        <w:pStyle w:val="ACLTextIndent"/>
        <w:ind w:firstLine="0"/>
        <w:rPr>
          <w:sz w:val="22"/>
          <w:szCs w:val="22"/>
        </w:rPr>
      </w:pPr>
      <w:r>
        <w:rPr>
          <w:sz w:val="22"/>
          <w:szCs w:val="22"/>
        </w:rPr>
        <w:t xml:space="preserve">With a </w:t>
      </w:r>
      <w:r w:rsidR="00E97C43">
        <w:rPr>
          <w:sz w:val="22"/>
          <w:szCs w:val="22"/>
        </w:rPr>
        <w:t>native speaker</w:t>
      </w:r>
      <w:r>
        <w:rPr>
          <w:sz w:val="22"/>
          <w:szCs w:val="22"/>
        </w:rPr>
        <w:t xml:space="preserve"> within the team on this project, i</w:t>
      </w:r>
      <w:r w:rsidR="00ED7AB6">
        <w:rPr>
          <w:sz w:val="22"/>
          <w:szCs w:val="22"/>
        </w:rPr>
        <w:t xml:space="preserve">t grants us the ability to quickly verify the authenticity of the generated sentences for the modelling stage of this project. </w:t>
      </w:r>
    </w:p>
    <w:p w14:paraId="28819095" w14:textId="77777777" w:rsidR="00A84CC6" w:rsidRPr="00A84CC6" w:rsidRDefault="00A84CC6" w:rsidP="00A84CC6">
      <w:pPr>
        <w:rPr>
          <w:lang w:val="en-US" w:eastAsia="de-DE"/>
        </w:rPr>
      </w:pPr>
    </w:p>
    <w:p w14:paraId="6A9C7D78" w14:textId="0299FBF7" w:rsidR="00356B15" w:rsidRPr="00A84CC6" w:rsidRDefault="00A84CC6" w:rsidP="005D0D5D">
      <w:pPr>
        <w:rPr>
          <w:sz w:val="22"/>
          <w:lang w:val="en-US" w:eastAsia="de-DE"/>
        </w:rPr>
      </w:pPr>
      <w:r>
        <w:rPr>
          <w:sz w:val="22"/>
          <w:lang w:val="en-US" w:eastAsia="de-DE"/>
        </w:rPr>
        <w:t>Here are some example</w:t>
      </w:r>
      <w:r w:rsidR="0079505C">
        <w:rPr>
          <w:sz w:val="22"/>
          <w:lang w:val="en-US" w:eastAsia="de-DE"/>
        </w:rPr>
        <w:t>s</w:t>
      </w:r>
      <w:r>
        <w:rPr>
          <w:sz w:val="22"/>
          <w:lang w:val="en-US" w:eastAsia="de-DE"/>
        </w:rPr>
        <w:t xml:space="preserve"> of the quirks of English to </w:t>
      </w:r>
      <w:r w:rsidR="0079505C">
        <w:rPr>
          <w:sz w:val="22"/>
          <w:lang w:val="en-US" w:eastAsia="de-DE"/>
        </w:rPr>
        <w:t>Indonesian</w:t>
      </w:r>
      <w:r>
        <w:rPr>
          <w:sz w:val="22"/>
          <w:lang w:val="en-US" w:eastAsia="de-DE"/>
        </w:rPr>
        <w:t>:</w:t>
      </w:r>
    </w:p>
    <w:p w14:paraId="5FC2B824" w14:textId="01090245" w:rsidR="009A24A2" w:rsidRDefault="00842A30" w:rsidP="0035211D">
      <w:pPr>
        <w:pStyle w:val="ACLSection"/>
      </w:pPr>
      <w:bookmarkStart w:id="2" w:name="OLE_LINK5"/>
      <w:bookmarkStart w:id="3" w:name="OLE_LINK6"/>
      <w:r>
        <w:lastRenderedPageBreak/>
        <w:t>Dat</w:t>
      </w:r>
      <w:r w:rsidR="00E8725A">
        <w:t>a Sources and References</w:t>
      </w:r>
      <w:bookmarkStart w:id="4" w:name="OLE_LINK7"/>
      <w:bookmarkStart w:id="5" w:name="OLE_LINK8"/>
      <w:bookmarkEnd w:id="2"/>
      <w:bookmarkEnd w:id="3"/>
    </w:p>
    <w:p w14:paraId="67A7B92C" w14:textId="5256C652" w:rsidR="00E05815" w:rsidRDefault="00B44552" w:rsidP="00CF668D">
      <w:pPr>
        <w:pStyle w:val="ACLFirstLine"/>
        <w:ind w:firstLine="0"/>
      </w:pPr>
      <w:r>
        <w:t xml:space="preserve">Through our research, </w:t>
      </w:r>
      <w:r w:rsidR="000F6CFE">
        <w:t>we have found</w:t>
      </w:r>
      <w:r w:rsidR="00AD53D2">
        <w:t xml:space="preserve"> 3 different </w:t>
      </w:r>
      <w:r w:rsidR="00C90FF8">
        <w:t>sources of English-</w:t>
      </w:r>
      <w:r w:rsidR="00091A04">
        <w:t>Indonesian</w:t>
      </w:r>
      <w:r w:rsidR="00C90FF8">
        <w:t xml:space="preserve"> Corpus. </w:t>
      </w:r>
      <w:r w:rsidR="00E05815">
        <w:t>There are namely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81"/>
        <w:gridCol w:w="1666"/>
        <w:gridCol w:w="1156"/>
        <w:gridCol w:w="1036"/>
      </w:tblGrid>
      <w:tr w:rsidR="00F62CE1" w14:paraId="2F3BE718" w14:textId="77777777" w:rsidTr="000F6692">
        <w:tc>
          <w:tcPr>
            <w:tcW w:w="481" w:type="dxa"/>
          </w:tcPr>
          <w:p w14:paraId="17AE0E77" w14:textId="733D0566" w:rsidR="00F62CE1" w:rsidRDefault="00F62CE1" w:rsidP="00CF668D">
            <w:pPr>
              <w:pStyle w:val="ACLFirstLine"/>
              <w:ind w:firstLine="0"/>
            </w:pPr>
            <w:r>
              <w:t>No</w:t>
            </w:r>
          </w:p>
        </w:tc>
        <w:tc>
          <w:tcPr>
            <w:tcW w:w="1666" w:type="dxa"/>
          </w:tcPr>
          <w:p w14:paraId="0B6D99D7" w14:textId="7235ECAF" w:rsidR="00F62CE1" w:rsidRDefault="00F62CE1" w:rsidP="00CF668D">
            <w:pPr>
              <w:pStyle w:val="ACLFirstLine"/>
              <w:ind w:firstLine="0"/>
            </w:pPr>
            <w:r>
              <w:t>Name of Corpus</w:t>
            </w:r>
          </w:p>
        </w:tc>
        <w:tc>
          <w:tcPr>
            <w:tcW w:w="1156" w:type="dxa"/>
          </w:tcPr>
          <w:p w14:paraId="3DB6330E" w14:textId="35B69C71" w:rsidR="00F62CE1" w:rsidRDefault="00582B39" w:rsidP="00CF668D">
            <w:pPr>
              <w:pStyle w:val="ACLFirstLine"/>
              <w:ind w:firstLine="0"/>
            </w:pPr>
            <w:r>
              <w:t>Sourced From</w:t>
            </w:r>
          </w:p>
        </w:tc>
        <w:tc>
          <w:tcPr>
            <w:tcW w:w="1036" w:type="dxa"/>
          </w:tcPr>
          <w:p w14:paraId="06B37FD6" w14:textId="49723709" w:rsidR="00F62CE1" w:rsidRDefault="00F62CE1" w:rsidP="00CF668D">
            <w:pPr>
              <w:pStyle w:val="ACLFirstLine"/>
              <w:ind w:firstLine="0"/>
            </w:pPr>
            <w:r>
              <w:t>Number of Pairs</w:t>
            </w:r>
          </w:p>
        </w:tc>
      </w:tr>
      <w:tr w:rsidR="00F62CE1" w14:paraId="4A3ECDE2" w14:textId="77777777" w:rsidTr="000F6692">
        <w:tc>
          <w:tcPr>
            <w:tcW w:w="481" w:type="dxa"/>
          </w:tcPr>
          <w:p w14:paraId="281D5FF5" w14:textId="07050522" w:rsidR="00F62CE1" w:rsidRDefault="00F62CE1" w:rsidP="00CF668D">
            <w:pPr>
              <w:pStyle w:val="ACLFirstLine"/>
              <w:ind w:firstLine="0"/>
            </w:pPr>
            <w:r>
              <w:t>1</w:t>
            </w:r>
          </w:p>
        </w:tc>
        <w:tc>
          <w:tcPr>
            <w:tcW w:w="1666" w:type="dxa"/>
          </w:tcPr>
          <w:p w14:paraId="09F7047C" w14:textId="1B02D642" w:rsidR="00F62CE1" w:rsidRDefault="00B81624" w:rsidP="00CF668D">
            <w:pPr>
              <w:pStyle w:val="ACLFirstLine"/>
              <w:ind w:firstLine="0"/>
            </w:pPr>
            <w:r w:rsidRPr="00B81624">
              <w:t>BBC-468.en</w:t>
            </w:r>
          </w:p>
        </w:tc>
        <w:tc>
          <w:tcPr>
            <w:tcW w:w="1156" w:type="dxa"/>
          </w:tcPr>
          <w:p w14:paraId="7594BDE8" w14:textId="37A1EBC7" w:rsidR="00F62CE1" w:rsidRDefault="00C325F0" w:rsidP="00CF668D">
            <w:pPr>
              <w:pStyle w:val="ACLFirstLine"/>
              <w:ind w:firstLine="0"/>
            </w:pPr>
            <w:r>
              <w:t>BBC</w:t>
            </w:r>
          </w:p>
        </w:tc>
        <w:tc>
          <w:tcPr>
            <w:tcW w:w="1036" w:type="dxa"/>
          </w:tcPr>
          <w:p w14:paraId="6473D1A7" w14:textId="77774356" w:rsidR="00F62CE1" w:rsidRDefault="00582B39" w:rsidP="00CF668D">
            <w:pPr>
              <w:pStyle w:val="ACLFirstLine"/>
              <w:ind w:firstLine="0"/>
            </w:pPr>
            <w:r>
              <w:t>468</w:t>
            </w:r>
          </w:p>
        </w:tc>
      </w:tr>
      <w:tr w:rsidR="00F62CE1" w14:paraId="44AD98AD" w14:textId="77777777" w:rsidTr="000F6692">
        <w:tc>
          <w:tcPr>
            <w:tcW w:w="481" w:type="dxa"/>
          </w:tcPr>
          <w:p w14:paraId="666D2540" w14:textId="66A28C31" w:rsidR="00F62CE1" w:rsidRDefault="00F62CE1" w:rsidP="00CF668D">
            <w:pPr>
              <w:pStyle w:val="ACLFirstLine"/>
              <w:ind w:firstLine="0"/>
            </w:pPr>
            <w:r>
              <w:t>2</w:t>
            </w:r>
          </w:p>
        </w:tc>
        <w:tc>
          <w:tcPr>
            <w:tcW w:w="1666" w:type="dxa"/>
          </w:tcPr>
          <w:p w14:paraId="043AF367" w14:textId="6545F083" w:rsidR="00F62CE1" w:rsidRDefault="00F62CE1" w:rsidP="00CF668D">
            <w:pPr>
              <w:pStyle w:val="ACLFirstLine"/>
              <w:ind w:firstLine="0"/>
            </w:pPr>
            <w:proofErr w:type="spellStart"/>
            <w:r>
              <w:t>SMERU</w:t>
            </w:r>
            <w:r w:rsidR="00B81624">
              <w:t>_en</w:t>
            </w:r>
            <w:proofErr w:type="spellEnd"/>
          </w:p>
        </w:tc>
        <w:tc>
          <w:tcPr>
            <w:tcW w:w="1156" w:type="dxa"/>
          </w:tcPr>
          <w:p w14:paraId="2834A2B1" w14:textId="253CADE7" w:rsidR="00F62CE1" w:rsidRDefault="00C325F0" w:rsidP="00CF668D">
            <w:pPr>
              <w:pStyle w:val="ACLFirstLine"/>
              <w:ind w:firstLine="0"/>
            </w:pPr>
            <w:r w:rsidRPr="00C325F0">
              <w:t>SMERU Research Institute</w:t>
            </w:r>
          </w:p>
        </w:tc>
        <w:tc>
          <w:tcPr>
            <w:tcW w:w="1036" w:type="dxa"/>
          </w:tcPr>
          <w:p w14:paraId="64986027" w14:textId="7C533512" w:rsidR="00F62CE1" w:rsidRDefault="00582B39" w:rsidP="00CF668D">
            <w:pPr>
              <w:pStyle w:val="ACLFirstLine"/>
              <w:ind w:firstLine="0"/>
            </w:pPr>
            <w:r>
              <w:t>26,966</w:t>
            </w:r>
          </w:p>
        </w:tc>
      </w:tr>
      <w:tr w:rsidR="00F62CE1" w14:paraId="46F2302C" w14:textId="77777777" w:rsidTr="000F6692">
        <w:tc>
          <w:tcPr>
            <w:tcW w:w="481" w:type="dxa"/>
          </w:tcPr>
          <w:p w14:paraId="52C6FCE3" w14:textId="04E91F67" w:rsidR="00F62CE1" w:rsidRDefault="00F62CE1" w:rsidP="00CF668D">
            <w:pPr>
              <w:pStyle w:val="ACLFirstLine"/>
              <w:ind w:firstLine="0"/>
            </w:pPr>
            <w:r>
              <w:t>3</w:t>
            </w:r>
          </w:p>
        </w:tc>
        <w:tc>
          <w:tcPr>
            <w:tcW w:w="1666" w:type="dxa"/>
          </w:tcPr>
          <w:p w14:paraId="36E07AB7" w14:textId="13FB9606" w:rsidR="00F62CE1" w:rsidRDefault="00F62CE1" w:rsidP="00CF668D">
            <w:pPr>
              <w:pStyle w:val="ACLFirstLine"/>
              <w:ind w:firstLine="0"/>
            </w:pPr>
            <w:proofErr w:type="spellStart"/>
            <w:r w:rsidRPr="00F62CE1">
              <w:t>Manything_anki</w:t>
            </w:r>
            <w:proofErr w:type="spellEnd"/>
          </w:p>
        </w:tc>
        <w:tc>
          <w:tcPr>
            <w:tcW w:w="1156" w:type="dxa"/>
          </w:tcPr>
          <w:p w14:paraId="0470F21F" w14:textId="0F113D92" w:rsidR="00F62CE1" w:rsidRDefault="00F62CE1" w:rsidP="00CF668D">
            <w:pPr>
              <w:pStyle w:val="ACLFirstLine"/>
              <w:ind w:firstLine="0"/>
            </w:pPr>
            <w:proofErr w:type="spellStart"/>
            <w:r>
              <w:t>Tatoeba</w:t>
            </w:r>
            <w:proofErr w:type="spellEnd"/>
          </w:p>
        </w:tc>
        <w:tc>
          <w:tcPr>
            <w:tcW w:w="1036" w:type="dxa"/>
          </w:tcPr>
          <w:p w14:paraId="5CD087AF" w14:textId="1F27FA43" w:rsidR="00F62CE1" w:rsidRDefault="00F62CE1" w:rsidP="00CF668D">
            <w:pPr>
              <w:pStyle w:val="ACLFirstLine"/>
              <w:ind w:firstLine="0"/>
            </w:pPr>
            <w:r>
              <w:t>6</w:t>
            </w:r>
            <w:r w:rsidR="00582B39">
              <w:t>,</w:t>
            </w:r>
            <w:r>
              <w:t>752</w:t>
            </w:r>
          </w:p>
        </w:tc>
      </w:tr>
    </w:tbl>
    <w:p w14:paraId="492CE8BB" w14:textId="77777777" w:rsidR="007B47B0" w:rsidRDefault="007B47B0" w:rsidP="007B47B0">
      <w:pPr>
        <w:pStyle w:val="ACLFirstLine"/>
        <w:ind w:firstLine="0"/>
      </w:pPr>
    </w:p>
    <w:p w14:paraId="4AB540E4" w14:textId="6B1FA513" w:rsidR="006321A0" w:rsidRDefault="0005566D" w:rsidP="007B47B0">
      <w:pPr>
        <w:pStyle w:val="ACLFirstLine"/>
        <w:ind w:firstLine="0"/>
      </w:pPr>
      <w:r>
        <w:t xml:space="preserve">Some </w:t>
      </w:r>
      <w:r w:rsidR="00721201">
        <w:t>example</w:t>
      </w:r>
      <w:r w:rsidR="00B323A1">
        <w:t>s</w:t>
      </w:r>
      <w:r w:rsidR="008D7768">
        <w:t xml:space="preserve"> of the </w:t>
      </w:r>
      <w:r w:rsidR="008E551C">
        <w:t>English to Indonesian</w:t>
      </w:r>
      <w:r w:rsidR="001A5DE5">
        <w:t xml:space="preserve"> </w:t>
      </w:r>
      <w:r w:rsidR="007B47B0">
        <w:t>translation</w:t>
      </w:r>
      <w:r w:rsidR="006321A0">
        <w:t xml:space="preserve"> are shown below</w:t>
      </w:r>
      <w:r w:rsidR="007B47B0">
        <w:t>:</w:t>
      </w:r>
    </w:p>
    <w:p w14:paraId="2CAA5995" w14:textId="77777777" w:rsidR="006742EF" w:rsidRPr="006742EF" w:rsidRDefault="006742EF" w:rsidP="006742EF">
      <w:pPr>
        <w:pStyle w:val="ACLFirstLine"/>
        <w:ind w:firstLine="0"/>
      </w:pPr>
    </w:p>
    <w:tbl>
      <w:tblPr>
        <w:tblStyle w:val="TableGrid"/>
        <w:tblpPr w:leftFromText="180" w:rightFromText="180" w:vertAnchor="text" w:horzAnchor="margin" w:tblpY="63"/>
        <w:tblW w:w="0" w:type="auto"/>
        <w:tblLook w:val="04A0" w:firstRow="1" w:lastRow="0" w:firstColumn="1" w:lastColumn="0" w:noHBand="0" w:noVBand="1"/>
      </w:tblPr>
      <w:tblGrid>
        <w:gridCol w:w="895"/>
        <w:gridCol w:w="1513"/>
        <w:gridCol w:w="1931"/>
      </w:tblGrid>
      <w:tr w:rsidR="00A84CC6" w14:paraId="3BE179BA" w14:textId="77777777" w:rsidTr="00A84CC6">
        <w:tc>
          <w:tcPr>
            <w:tcW w:w="895" w:type="dxa"/>
          </w:tcPr>
          <w:p w14:paraId="749B118B" w14:textId="7454CB18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r w:rsidRPr="00A84CC6">
              <w:rPr>
                <w:sz w:val="18"/>
              </w:rPr>
              <w:t>Corpus</w:t>
            </w:r>
          </w:p>
        </w:tc>
        <w:tc>
          <w:tcPr>
            <w:tcW w:w="1513" w:type="dxa"/>
          </w:tcPr>
          <w:p w14:paraId="7BFCEB84" w14:textId="12E39715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r w:rsidRPr="00A84CC6">
              <w:rPr>
                <w:sz w:val="18"/>
              </w:rPr>
              <w:t>English</w:t>
            </w:r>
          </w:p>
        </w:tc>
        <w:tc>
          <w:tcPr>
            <w:tcW w:w="1931" w:type="dxa"/>
          </w:tcPr>
          <w:p w14:paraId="30E4280E" w14:textId="02971BB1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r w:rsidRPr="00A84CC6">
              <w:rPr>
                <w:sz w:val="18"/>
              </w:rPr>
              <w:t>Indonesia</w:t>
            </w:r>
            <w:r w:rsidR="00091A04">
              <w:rPr>
                <w:sz w:val="18"/>
              </w:rPr>
              <w:t>n</w:t>
            </w:r>
          </w:p>
        </w:tc>
      </w:tr>
      <w:tr w:rsidR="00A84CC6" w14:paraId="2659950D" w14:textId="77777777" w:rsidTr="00A84CC6">
        <w:tc>
          <w:tcPr>
            <w:tcW w:w="895" w:type="dxa"/>
          </w:tcPr>
          <w:p w14:paraId="5CE84013" w14:textId="2FCB1CB1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r w:rsidRPr="00A84CC6">
              <w:rPr>
                <w:sz w:val="18"/>
              </w:rPr>
              <w:t>SMERU</w:t>
            </w:r>
          </w:p>
        </w:tc>
        <w:tc>
          <w:tcPr>
            <w:tcW w:w="1513" w:type="dxa"/>
          </w:tcPr>
          <w:p w14:paraId="54EF053F" w14:textId="1CB4651D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r w:rsidRPr="00A84CC6">
              <w:rPr>
                <w:sz w:val="18"/>
              </w:rPr>
              <w:t>We are truly grateful to the Family Court of Australia, ​ especially Leisha Lister, the executive adviser</w:t>
            </w:r>
          </w:p>
        </w:tc>
        <w:tc>
          <w:tcPr>
            <w:tcW w:w="1931" w:type="dxa"/>
          </w:tcPr>
          <w:p w14:paraId="7EE4788D" w14:textId="77777777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r w:rsidRPr="00A84CC6">
              <w:rPr>
                <w:sz w:val="18"/>
              </w:rPr>
              <w:t xml:space="preserve">Kami </w:t>
            </w:r>
            <w:proofErr w:type="spellStart"/>
            <w:r w:rsidRPr="00A84CC6">
              <w:rPr>
                <w:sz w:val="18"/>
              </w:rPr>
              <w:t>sangat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berterima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kasih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kepada</w:t>
            </w:r>
            <w:proofErr w:type="spellEnd"/>
            <w:r w:rsidRPr="00A84CC6">
              <w:rPr>
                <w:sz w:val="18"/>
              </w:rPr>
              <w:t xml:space="preserve"> Family Court of Australia, ​</w:t>
            </w:r>
            <w:proofErr w:type="spellStart"/>
            <w:r w:rsidRPr="00A84CC6">
              <w:rPr>
                <w:sz w:val="18"/>
              </w:rPr>
              <w:t>terutama</w:t>
            </w:r>
            <w:proofErr w:type="spellEnd"/>
            <w:r w:rsidRPr="00A84CC6">
              <w:rPr>
                <w:sz w:val="18"/>
              </w:rPr>
              <w:t xml:space="preserve"> Leisha Lister, </w:t>
            </w:r>
            <w:proofErr w:type="spellStart"/>
            <w:r w:rsidRPr="00A84CC6">
              <w:rPr>
                <w:sz w:val="18"/>
              </w:rPr>
              <w:t>selaku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penasihat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eksekutif</w:t>
            </w:r>
            <w:proofErr w:type="spellEnd"/>
            <w:r w:rsidRPr="00A84CC6">
              <w:rPr>
                <w:sz w:val="18"/>
              </w:rPr>
              <w:t xml:space="preserve"> ​</w:t>
            </w:r>
          </w:p>
          <w:p w14:paraId="70A934C0" w14:textId="77777777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</w:p>
        </w:tc>
      </w:tr>
      <w:tr w:rsidR="00A84CC6" w14:paraId="1909FB9D" w14:textId="77777777" w:rsidTr="00A84CC6">
        <w:tc>
          <w:tcPr>
            <w:tcW w:w="895" w:type="dxa"/>
          </w:tcPr>
          <w:p w14:paraId="1C7F75A4" w14:textId="5D91FD9F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proofErr w:type="spellStart"/>
            <w:r w:rsidRPr="00A84CC6">
              <w:rPr>
                <w:sz w:val="18"/>
              </w:rPr>
              <w:t>Tatoeba</w:t>
            </w:r>
            <w:proofErr w:type="spellEnd"/>
          </w:p>
        </w:tc>
        <w:tc>
          <w:tcPr>
            <w:tcW w:w="1513" w:type="dxa"/>
          </w:tcPr>
          <w:p w14:paraId="60D0DE28" w14:textId="50A70221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r w:rsidRPr="00A84CC6">
              <w:rPr>
                <w:sz w:val="18"/>
              </w:rPr>
              <w:t xml:space="preserve">May I use your phone? </w:t>
            </w:r>
          </w:p>
        </w:tc>
        <w:tc>
          <w:tcPr>
            <w:tcW w:w="1931" w:type="dxa"/>
          </w:tcPr>
          <w:p w14:paraId="47E78C9B" w14:textId="69CD890B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proofErr w:type="spellStart"/>
            <w:r w:rsidRPr="00A84CC6">
              <w:rPr>
                <w:sz w:val="18"/>
              </w:rPr>
              <w:t>Apakah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saya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boleh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menggunakan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ponsel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gramStart"/>
            <w:r w:rsidRPr="00A84CC6">
              <w:rPr>
                <w:sz w:val="18"/>
              </w:rPr>
              <w:t>Anda?​</w:t>
            </w:r>
            <w:proofErr w:type="gramEnd"/>
          </w:p>
        </w:tc>
      </w:tr>
      <w:tr w:rsidR="00A84CC6" w14:paraId="02109B66" w14:textId="77777777" w:rsidTr="00A84CC6">
        <w:tc>
          <w:tcPr>
            <w:tcW w:w="895" w:type="dxa"/>
          </w:tcPr>
          <w:p w14:paraId="3B583A11" w14:textId="57554062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r w:rsidRPr="00A84CC6">
              <w:rPr>
                <w:sz w:val="18"/>
              </w:rPr>
              <w:t>BBC</w:t>
            </w:r>
          </w:p>
        </w:tc>
        <w:tc>
          <w:tcPr>
            <w:tcW w:w="1513" w:type="dxa"/>
          </w:tcPr>
          <w:p w14:paraId="42B88367" w14:textId="54E62D3F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r w:rsidRPr="00A84CC6">
              <w:rPr>
                <w:sz w:val="18"/>
              </w:rPr>
              <w:t>Two French Muslim women have become the first to be convicted of covering their faces with veils in public, in defiance of a new law.</w:t>
            </w:r>
          </w:p>
        </w:tc>
        <w:tc>
          <w:tcPr>
            <w:tcW w:w="1931" w:type="dxa"/>
          </w:tcPr>
          <w:p w14:paraId="3B95EF78" w14:textId="0986A509" w:rsidR="00A84CC6" w:rsidRPr="00A84CC6" w:rsidRDefault="00A84CC6" w:rsidP="00A84CC6">
            <w:pPr>
              <w:pStyle w:val="ACLFirstLine"/>
              <w:ind w:firstLine="0"/>
              <w:rPr>
                <w:sz w:val="18"/>
              </w:rPr>
            </w:pPr>
            <w:proofErr w:type="spellStart"/>
            <w:r w:rsidRPr="00A84CC6">
              <w:rPr>
                <w:sz w:val="18"/>
              </w:rPr>
              <w:t>Dua</w:t>
            </w:r>
            <w:proofErr w:type="spellEnd"/>
            <w:r w:rsidRPr="00A84CC6">
              <w:rPr>
                <w:sz w:val="18"/>
              </w:rPr>
              <w:t xml:space="preserve"> Muslimah </w:t>
            </w:r>
            <w:proofErr w:type="spellStart"/>
            <w:r w:rsidRPr="00A84CC6">
              <w:rPr>
                <w:sz w:val="18"/>
              </w:rPr>
              <w:t>Prancis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menjadi</w:t>
            </w:r>
            <w:proofErr w:type="spellEnd"/>
            <w:r w:rsidRPr="00A84CC6">
              <w:rPr>
                <w:sz w:val="18"/>
              </w:rPr>
              <w:t xml:space="preserve"> orang-orang </w:t>
            </w:r>
            <w:proofErr w:type="spellStart"/>
            <w:r w:rsidRPr="00A84CC6">
              <w:rPr>
                <w:sz w:val="18"/>
              </w:rPr>
              <w:t>pertama</w:t>
            </w:r>
            <w:proofErr w:type="spellEnd"/>
            <w:r w:rsidRPr="00A84CC6">
              <w:rPr>
                <w:sz w:val="18"/>
              </w:rPr>
              <w:t xml:space="preserve"> yang </w:t>
            </w:r>
            <w:proofErr w:type="spellStart"/>
            <w:r w:rsidRPr="00A84CC6">
              <w:rPr>
                <w:sz w:val="18"/>
              </w:rPr>
              <w:t>dinyatakan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bersalah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mengenakan</w:t>
            </w:r>
            <w:proofErr w:type="spellEnd"/>
            <w:r w:rsidRPr="00A84CC6">
              <w:rPr>
                <w:sz w:val="18"/>
              </w:rPr>
              <w:t xml:space="preserve"> burka di </w:t>
            </w:r>
            <w:proofErr w:type="spellStart"/>
            <w:r w:rsidRPr="00A84CC6">
              <w:rPr>
                <w:sz w:val="18"/>
              </w:rPr>
              <w:t>tempat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umum</w:t>
            </w:r>
            <w:proofErr w:type="spellEnd"/>
            <w:r w:rsidRPr="00A84CC6">
              <w:rPr>
                <w:sz w:val="18"/>
              </w:rPr>
              <w:t xml:space="preserve">, </w:t>
            </w:r>
            <w:proofErr w:type="spellStart"/>
            <w:r w:rsidRPr="00A84CC6">
              <w:rPr>
                <w:sz w:val="18"/>
              </w:rPr>
              <w:t>bertentangan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dengan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undang-undang</w:t>
            </w:r>
            <w:proofErr w:type="spellEnd"/>
            <w:r w:rsidRPr="00A84CC6">
              <w:rPr>
                <w:sz w:val="18"/>
              </w:rPr>
              <w:t xml:space="preserve"> </w:t>
            </w:r>
            <w:proofErr w:type="spellStart"/>
            <w:r w:rsidRPr="00A84CC6">
              <w:rPr>
                <w:sz w:val="18"/>
              </w:rPr>
              <w:t>baru</w:t>
            </w:r>
            <w:proofErr w:type="spellEnd"/>
            <w:r w:rsidRPr="00A84CC6">
              <w:rPr>
                <w:sz w:val="18"/>
              </w:rPr>
              <w:t>.</w:t>
            </w:r>
          </w:p>
        </w:tc>
      </w:tr>
    </w:tbl>
    <w:p w14:paraId="1E5A9135" w14:textId="77777777" w:rsidR="00A84CC6" w:rsidRDefault="00A84CC6" w:rsidP="007B47B0">
      <w:pPr>
        <w:pStyle w:val="ACLFirstLine"/>
        <w:ind w:firstLine="0"/>
      </w:pPr>
    </w:p>
    <w:p w14:paraId="461B1A20" w14:textId="48D1DF17" w:rsidR="008A26CE" w:rsidRDefault="0005566D" w:rsidP="00657660">
      <w:pPr>
        <w:pStyle w:val="ACLFirstLine"/>
        <w:ind w:firstLine="0"/>
      </w:pPr>
      <w:r>
        <w:t xml:space="preserve">From the examples above, we can see that the </w:t>
      </w:r>
      <w:bookmarkStart w:id="6" w:name="OLE_LINK25"/>
      <w:bookmarkStart w:id="7" w:name="OLE_LINK26"/>
      <w:proofErr w:type="spellStart"/>
      <w:r w:rsidR="00E80A7A">
        <w:t>Tatoeba</w:t>
      </w:r>
      <w:proofErr w:type="spellEnd"/>
      <w:r w:rsidR="00E80A7A">
        <w:t xml:space="preserve"> </w:t>
      </w:r>
      <w:bookmarkEnd w:id="6"/>
      <w:bookmarkEnd w:id="7"/>
      <w:r w:rsidR="00E80A7A">
        <w:t xml:space="preserve">corpus has simple sentences compared </w:t>
      </w:r>
      <w:r w:rsidR="002B7C41">
        <w:t>to</w:t>
      </w:r>
      <w:r w:rsidR="00E80A7A">
        <w:t xml:space="preserve"> SMERU and BBC.</w:t>
      </w:r>
      <w:r w:rsidR="00A47A87">
        <w:t xml:space="preserve"> </w:t>
      </w:r>
      <w:r w:rsidR="00186F7A">
        <w:t>SMERU and BBC</w:t>
      </w:r>
      <w:r w:rsidR="005D292B">
        <w:t xml:space="preserve"> sources were not considered further</w:t>
      </w:r>
      <w:r w:rsidR="00741071">
        <w:t>,</w:t>
      </w:r>
      <w:r w:rsidR="005D292B">
        <w:t xml:space="preserve"> and </w:t>
      </w:r>
      <w:r w:rsidR="00186F7A">
        <w:t>the</w:t>
      </w:r>
      <w:r w:rsidR="005D292B">
        <w:t xml:space="preserve"> simpler dataset sourced from </w:t>
      </w:r>
      <w:proofErr w:type="spellStart"/>
      <w:r w:rsidR="000B5081">
        <w:t>Tatoeba</w:t>
      </w:r>
      <w:proofErr w:type="spellEnd"/>
      <w:r w:rsidR="00866FCF">
        <w:t xml:space="preserve"> was chosen. </w:t>
      </w:r>
    </w:p>
    <w:p w14:paraId="04C0C7E9" w14:textId="77777777" w:rsidR="008A26CE" w:rsidRDefault="008A26CE" w:rsidP="00657660">
      <w:pPr>
        <w:pStyle w:val="ACLFirstLine"/>
        <w:ind w:firstLine="0"/>
      </w:pPr>
    </w:p>
    <w:p w14:paraId="554181A7" w14:textId="64CD64D1" w:rsidR="00E8725A" w:rsidRDefault="00866FCF" w:rsidP="00657660">
      <w:pPr>
        <w:pStyle w:val="ACLFirstLine"/>
        <w:ind w:firstLine="0"/>
      </w:pPr>
      <w:r>
        <w:t xml:space="preserve">The sentences from </w:t>
      </w:r>
      <w:r w:rsidR="000B5081">
        <w:t xml:space="preserve">the </w:t>
      </w:r>
      <w:proofErr w:type="spellStart"/>
      <w:r w:rsidR="000B5081">
        <w:t>Tatoeba</w:t>
      </w:r>
      <w:proofErr w:type="spellEnd"/>
      <w:r>
        <w:t xml:space="preserve"> were simple enough and </w:t>
      </w:r>
      <w:r w:rsidR="00467912">
        <w:t xml:space="preserve">an analogy of teaching a child Bahasa from English could be made </w:t>
      </w:r>
      <w:r w:rsidR="00751E50">
        <w:t>while training the Neural network</w:t>
      </w:r>
      <w:r w:rsidR="00DC0EBE">
        <w:t xml:space="preserve">. </w:t>
      </w:r>
      <w:r w:rsidR="00EC1C72">
        <w:t>The “</w:t>
      </w:r>
      <w:proofErr w:type="spellStart"/>
      <w:r w:rsidR="00EC1C72">
        <w:t>Manything_anki</w:t>
      </w:r>
      <w:proofErr w:type="spellEnd"/>
      <w:r w:rsidR="00EC1C72">
        <w:t xml:space="preserve">” corpus </w:t>
      </w:r>
      <w:r w:rsidR="00EC1C72">
        <w:t xml:space="preserve">from </w:t>
      </w:r>
      <w:proofErr w:type="spellStart"/>
      <w:r w:rsidR="00EC1C72">
        <w:t>Tataoeba</w:t>
      </w:r>
      <w:proofErr w:type="spellEnd"/>
      <w:r w:rsidR="00EC1C72">
        <w:t xml:space="preserve"> consists of 6752 English Bahasa pairs</w:t>
      </w:r>
      <w:r w:rsidR="009F748A">
        <w:rPr>
          <w:rStyle w:val="FootnoteReference"/>
        </w:rPr>
        <w:footnoteReference w:id="2"/>
      </w:r>
      <w:r w:rsidR="00EC1C72">
        <w:t>.</w:t>
      </w:r>
      <w:r w:rsidR="005B206C">
        <w:t xml:space="preserve"> </w:t>
      </w:r>
      <w:bookmarkEnd w:id="4"/>
      <w:bookmarkEnd w:id="5"/>
    </w:p>
    <w:p w14:paraId="27013D06" w14:textId="5C5736D7" w:rsidR="00490093" w:rsidRPr="00875715" w:rsidRDefault="003E23A0" w:rsidP="00490093">
      <w:pPr>
        <w:pStyle w:val="ACLSubsection"/>
        <w:numPr>
          <w:ilvl w:val="1"/>
          <w:numId w:val="3"/>
        </w:numPr>
        <w:ind w:left="562" w:hanging="562"/>
      </w:pPr>
      <w:bookmarkStart w:id="8" w:name="OLE_LINK3"/>
      <w:bookmarkStart w:id="9" w:name="OLE_LINK4"/>
      <w:bookmarkStart w:id="10" w:name="OLE_LINK13"/>
      <w:r>
        <w:t>Data Exploration</w:t>
      </w:r>
    </w:p>
    <w:bookmarkEnd w:id="8"/>
    <w:bookmarkEnd w:id="9"/>
    <w:bookmarkEnd w:id="10"/>
    <w:p w14:paraId="7A7636E1" w14:textId="77777777" w:rsidR="00A84CC6" w:rsidRDefault="00652270" w:rsidP="00004CF7">
      <w:pPr>
        <w:pStyle w:val="ACLText"/>
      </w:pPr>
      <w:r>
        <w:t>We did initial data exploration of the length of the sentences in the combined corpus. The following graph shows the distribution of the number of words in a sentence across the corpus</w:t>
      </w:r>
      <w:r w:rsidR="0062250B">
        <w:t xml:space="preserve"> for English and Bahasa</w:t>
      </w:r>
      <w:r>
        <w:t>.</w:t>
      </w:r>
    </w:p>
    <w:p w14:paraId="528C4D79" w14:textId="1BB48AC0" w:rsidR="00EF3F90" w:rsidRDefault="00EF3F90" w:rsidP="00EF3F90">
      <w:pPr>
        <w:pStyle w:val="Caption"/>
        <w:framePr w:wrap="around" w:vAnchor="page" w:hAnchor="page" w:x="7381" w:y="6651"/>
        <w:jc w:val="both"/>
      </w:pPr>
      <w:r>
        <w:t xml:space="preserve">Figure </w:t>
      </w:r>
      <w:r w:rsidR="000F7F58">
        <w:rPr>
          <w:noProof/>
        </w:rPr>
        <w:fldChar w:fldCharType="begin"/>
      </w:r>
      <w:r w:rsidR="000F7F58">
        <w:rPr>
          <w:noProof/>
        </w:rPr>
        <w:instrText xml:space="preserve"> SEQ Figure \* ARABIC </w:instrText>
      </w:r>
      <w:r w:rsidR="000F7F58">
        <w:rPr>
          <w:noProof/>
        </w:rPr>
        <w:fldChar w:fldCharType="separate"/>
      </w:r>
      <w:r w:rsidR="00941E25">
        <w:rPr>
          <w:noProof/>
        </w:rPr>
        <w:t>1</w:t>
      </w:r>
      <w:r w:rsidR="000F7F58">
        <w:rPr>
          <w:noProof/>
        </w:rPr>
        <w:fldChar w:fldCharType="end"/>
      </w:r>
      <w:r>
        <w:t xml:space="preserve"> English word counts</w:t>
      </w:r>
    </w:p>
    <w:p w14:paraId="4C07FDCA" w14:textId="77777777" w:rsidR="003D05E0" w:rsidRDefault="00AC60A7" w:rsidP="003D05E0">
      <w:pPr>
        <w:pStyle w:val="ACLText"/>
        <w:keepNext/>
      </w:pPr>
      <w:r w:rsidRPr="00392278">
        <w:rPr>
          <w:noProof/>
          <w:lang w:eastAsia="en-US"/>
        </w:rPr>
        <w:drawing>
          <wp:anchor distT="0" distB="0" distL="114300" distR="114300" simplePos="0" relativeHeight="251658242" behindDoc="0" locked="0" layoutInCell="1" allowOverlap="1" wp14:anchorId="79F9F9BC" wp14:editId="78BB992A">
            <wp:simplePos x="0" y="0"/>
            <wp:positionH relativeFrom="column">
              <wp:posOffset>-2398</wp:posOffset>
            </wp:positionH>
            <wp:positionV relativeFrom="paragraph">
              <wp:posOffset>1072</wp:posOffset>
            </wp:positionV>
            <wp:extent cx="2791839" cy="1431525"/>
            <wp:effectExtent l="0" t="0" r="8890" b="0"/>
            <wp:wrapTopAndBottom/>
            <wp:docPr id="62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05FCA9B6-30A1-4FB3-9A12-D087CB5457B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>
                      <a:extLst>
                        <a:ext uri="{FF2B5EF4-FFF2-40B4-BE49-F238E27FC236}">
                          <a16:creationId xmlns:a16="http://schemas.microsoft.com/office/drawing/2014/main" id="{05FCA9B6-30A1-4FB3-9A12-D087CB5457B4}"/>
                        </a:ext>
                      </a:extLst>
                    </pic:cNvPr>
                    <pic:cNvPicPr>
                      <a:picLocks noGrp="1"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1839" cy="1431525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anchor>
        </w:drawing>
      </w:r>
    </w:p>
    <w:p w14:paraId="413BD804" w14:textId="5E1CDA84" w:rsidR="00EF3F90" w:rsidRPr="00AC60A7" w:rsidRDefault="00EF3F90" w:rsidP="00EF3F90">
      <w:pPr>
        <w:pStyle w:val="Caption"/>
        <w:framePr w:h="551" w:hRule="exact" w:wrap="around" w:vAnchor="page" w:hAnchor="page" w:x="7123" w:y="9577"/>
        <w:jc w:val="both"/>
      </w:pPr>
      <w:r>
        <w:t xml:space="preserve">Figure </w:t>
      </w:r>
      <w:r w:rsidR="000F7F58">
        <w:rPr>
          <w:noProof/>
        </w:rPr>
        <w:fldChar w:fldCharType="begin"/>
      </w:r>
      <w:r w:rsidR="000F7F58">
        <w:rPr>
          <w:noProof/>
        </w:rPr>
        <w:instrText xml:space="preserve"> SEQ Figure \* ARABIC </w:instrText>
      </w:r>
      <w:r w:rsidR="000F7F58">
        <w:rPr>
          <w:noProof/>
        </w:rPr>
        <w:fldChar w:fldCharType="separate"/>
      </w:r>
      <w:r w:rsidR="00941E25">
        <w:rPr>
          <w:noProof/>
        </w:rPr>
        <w:t>2</w:t>
      </w:r>
      <w:r w:rsidR="000F7F58">
        <w:rPr>
          <w:noProof/>
        </w:rPr>
        <w:fldChar w:fldCharType="end"/>
      </w:r>
      <w:r>
        <w:t xml:space="preserve"> Indonesian word counts</w:t>
      </w:r>
    </w:p>
    <w:p w14:paraId="6BD290E5" w14:textId="313B6004" w:rsidR="00EF3F90" w:rsidRDefault="00AC60A7" w:rsidP="00EF3F90">
      <w:pPr>
        <w:pStyle w:val="ACLText"/>
        <w:keepNext/>
      </w:pPr>
      <w:r w:rsidRPr="00B270D2">
        <w:rPr>
          <w:noProof/>
          <w:lang w:eastAsia="en-US"/>
        </w:rPr>
        <w:drawing>
          <wp:inline distT="0" distB="0" distL="0" distR="0" wp14:anchorId="0C54A445" wp14:editId="2393AC3B">
            <wp:extent cx="2817211" cy="1444557"/>
            <wp:effectExtent l="0" t="0" r="2540" b="3810"/>
            <wp:docPr id="6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43EB3164-2A9B-4B4C-9090-B648E10A4339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74" name="Picture 2">
                      <a:extLst>
                        <a:ext uri="{FF2B5EF4-FFF2-40B4-BE49-F238E27FC236}">
                          <a16:creationId xmlns:a16="http://schemas.microsoft.com/office/drawing/2014/main" id="{43EB3164-2A9B-4B4C-9090-B648E10A4339}"/>
                        </a:ext>
                      </a:extLst>
                    </pic:cNvPr>
                    <pic:cNvPicPr>
                      <a:picLocks noGrp="1"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7211" cy="1444557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14:paraId="4EF0A240" w14:textId="77777777" w:rsidR="00AC60A7" w:rsidRDefault="00AC60A7" w:rsidP="00A84CC6">
      <w:pPr>
        <w:pStyle w:val="ACLText"/>
      </w:pPr>
    </w:p>
    <w:p w14:paraId="7C4DB03E" w14:textId="77777777" w:rsidR="00EF3F90" w:rsidRDefault="00EF3F90" w:rsidP="00A84CC6">
      <w:pPr>
        <w:pStyle w:val="ACLText"/>
      </w:pPr>
    </w:p>
    <w:p w14:paraId="3D884E50" w14:textId="77777777" w:rsidR="00EF3F90" w:rsidRDefault="00EF3F90" w:rsidP="00A84CC6">
      <w:pPr>
        <w:pStyle w:val="ACLText"/>
      </w:pPr>
    </w:p>
    <w:p w14:paraId="7A165CC5" w14:textId="1C26C352" w:rsidR="00AC60A7" w:rsidRDefault="00F050C6" w:rsidP="00A84CC6">
      <w:pPr>
        <w:pStyle w:val="ACLText"/>
      </w:pPr>
      <w:r>
        <w:t xml:space="preserve">We see that the median number of words per sentence is </w:t>
      </w:r>
      <w:r w:rsidR="005251CB">
        <w:t>7 for both English and Bahasa.</w:t>
      </w:r>
      <w:r w:rsidR="00B63563">
        <w:t xml:space="preserve"> </w:t>
      </w:r>
      <w:r w:rsidR="00861AF9">
        <w:t xml:space="preserve">The English vocabulary </w:t>
      </w:r>
      <w:r w:rsidR="00AA6EC4">
        <w:t>consists of 3500 unique words while the Bahasa vocabulary consists of 4500 unique words.</w:t>
      </w:r>
      <w:r w:rsidR="0065751E">
        <w:t xml:space="preserve"> The below shows a few samples from the </w:t>
      </w:r>
      <w:r w:rsidR="004D28E4">
        <w:t>corpus</w:t>
      </w:r>
      <w:r w:rsidR="00A84CC6">
        <w:t>:</w:t>
      </w:r>
    </w:p>
    <w:p w14:paraId="07CF6448" w14:textId="261D6395" w:rsidR="00EF3F90" w:rsidRDefault="00AC60A7" w:rsidP="008101D9">
      <w:pPr>
        <w:pStyle w:val="ACLText"/>
        <w:keepNext/>
        <w:jc w:val="center"/>
      </w:pPr>
      <w:r>
        <w:rPr>
          <w:noProof/>
          <w:lang w:eastAsia="en-US"/>
        </w:rPr>
        <w:drawing>
          <wp:inline distT="0" distB="0" distL="0" distR="0" wp14:anchorId="1FE009FC" wp14:editId="2A198340">
            <wp:extent cx="1336040" cy="1113790"/>
            <wp:effectExtent l="0" t="0" r="0" b="3810"/>
            <wp:docPr id="1995610566" name="Picture 19956105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36040" cy="111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6D35B" w14:textId="6D0C6661" w:rsidR="00EF3F90" w:rsidRDefault="00EF3F90" w:rsidP="003B146D">
      <w:pPr>
        <w:pStyle w:val="Caption"/>
        <w:framePr w:w="3724" w:h="469" w:hRule="exact" w:wrap="around" w:vAnchor="page" w:hAnchor="page" w:x="1437" w:y="3349"/>
        <w:jc w:val="both"/>
      </w:pPr>
      <w:r>
        <w:t xml:space="preserve">Figure </w:t>
      </w:r>
      <w:r w:rsidR="000F7F58">
        <w:rPr>
          <w:noProof/>
        </w:rPr>
        <w:fldChar w:fldCharType="begin"/>
      </w:r>
      <w:r w:rsidR="000F7F58">
        <w:rPr>
          <w:noProof/>
        </w:rPr>
        <w:instrText xml:space="preserve"> SEQ Figure \* ARABIC </w:instrText>
      </w:r>
      <w:r w:rsidR="000F7F58">
        <w:rPr>
          <w:noProof/>
        </w:rPr>
        <w:fldChar w:fldCharType="separate"/>
      </w:r>
      <w:r w:rsidR="00941E25">
        <w:rPr>
          <w:noProof/>
        </w:rPr>
        <w:t>3</w:t>
      </w:r>
      <w:r w:rsidR="000F7F58">
        <w:rPr>
          <w:noProof/>
        </w:rPr>
        <w:fldChar w:fldCharType="end"/>
      </w:r>
      <w:r>
        <w:t xml:space="preserve"> English to Indonesian</w:t>
      </w:r>
      <w:r w:rsidR="003B146D">
        <w:t xml:space="preserve"> samples</w:t>
      </w:r>
      <w:r>
        <w:t xml:space="preserve"> </w:t>
      </w:r>
      <w:proofErr w:type="spellStart"/>
      <w:r>
        <w:t>samples</w:t>
      </w:r>
      <w:proofErr w:type="spellEnd"/>
    </w:p>
    <w:p w14:paraId="29F6C51B" w14:textId="77777777" w:rsidR="008101D9" w:rsidRDefault="008101D9" w:rsidP="00877C0D">
      <w:pPr>
        <w:pStyle w:val="ACLText"/>
      </w:pPr>
    </w:p>
    <w:p w14:paraId="743799A3" w14:textId="77777777" w:rsidR="00C867A7" w:rsidRDefault="00C867A7" w:rsidP="00877C0D">
      <w:pPr>
        <w:pStyle w:val="ACLText"/>
      </w:pPr>
    </w:p>
    <w:p w14:paraId="78011A4E" w14:textId="77777777" w:rsidR="00C867A7" w:rsidRDefault="00C867A7" w:rsidP="00877C0D">
      <w:pPr>
        <w:pStyle w:val="ACLText"/>
      </w:pPr>
    </w:p>
    <w:p w14:paraId="0BB080D0" w14:textId="77777777" w:rsidR="00C867A7" w:rsidRDefault="00C867A7" w:rsidP="00877C0D">
      <w:pPr>
        <w:pStyle w:val="ACLText"/>
      </w:pPr>
    </w:p>
    <w:p w14:paraId="796EF154" w14:textId="77777777" w:rsidR="00C867A7" w:rsidRDefault="00C867A7" w:rsidP="00877C0D">
      <w:pPr>
        <w:pStyle w:val="ACLText"/>
      </w:pPr>
    </w:p>
    <w:p w14:paraId="66993CE1" w14:textId="0D4A60C4" w:rsidR="00877C0D" w:rsidRDefault="000C1553" w:rsidP="00877C0D">
      <w:pPr>
        <w:pStyle w:val="ACLText"/>
      </w:pPr>
      <w:r>
        <w:t>The</w:t>
      </w:r>
      <w:r w:rsidR="001904C4">
        <w:t xml:space="preserve"> two images below show</w:t>
      </w:r>
      <w:r w:rsidR="00587DBD">
        <w:t xml:space="preserve"> </w:t>
      </w:r>
      <w:r w:rsidR="001904C4">
        <w:t xml:space="preserve">the Word Cloud of both English and </w:t>
      </w:r>
      <w:r w:rsidR="00233A3C">
        <w:t xml:space="preserve">Indonesian Corpus. </w:t>
      </w:r>
    </w:p>
    <w:p w14:paraId="202BA01D" w14:textId="50DDC346" w:rsidR="00877C0D" w:rsidRDefault="00877C0D" w:rsidP="00877C0D">
      <w:pPr>
        <w:pStyle w:val="ACLText"/>
      </w:pPr>
      <w:r>
        <w:rPr>
          <w:noProof/>
          <w:lang w:eastAsia="en-US"/>
        </w:rPr>
        <w:drawing>
          <wp:anchor distT="0" distB="0" distL="114300" distR="114300" simplePos="0" relativeHeight="251660292" behindDoc="0" locked="0" layoutInCell="1" allowOverlap="1" wp14:anchorId="4DF825DC" wp14:editId="40A6B30C">
            <wp:simplePos x="0" y="0"/>
            <wp:positionH relativeFrom="column">
              <wp:posOffset>-635</wp:posOffset>
            </wp:positionH>
            <wp:positionV relativeFrom="paragraph">
              <wp:posOffset>635</wp:posOffset>
            </wp:positionV>
            <wp:extent cx="2446626" cy="1257103"/>
            <wp:effectExtent l="0" t="0" r="0" b="0"/>
            <wp:wrapTopAndBottom/>
            <wp:docPr id="29475230" name="Picture 29475230" descr="C:\Users\User\AppData\Local\Microsoft\Windows\INetCache\Content.MSO\E443281C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46626" cy="125710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E4C098" w14:textId="2D2D4BF4" w:rsidR="00220026" w:rsidRDefault="00220026" w:rsidP="00220026">
      <w:pPr>
        <w:pStyle w:val="Caption"/>
        <w:framePr w:wrap="around" w:vAnchor="page" w:hAnchor="page" w:x="1704" w:y="6811"/>
        <w:jc w:val="both"/>
      </w:pPr>
      <w:r>
        <w:t xml:space="preserve">Figure </w:t>
      </w:r>
      <w:fldSimple w:instr=" SEQ Figure \* ARABIC ">
        <w:r w:rsidR="00941E25">
          <w:rPr>
            <w:noProof/>
          </w:rPr>
          <w:t>4</w:t>
        </w:r>
      </w:fldSimple>
      <w:r>
        <w:t xml:space="preserve"> </w:t>
      </w:r>
      <w:r w:rsidRPr="00F604F4">
        <w:t>Word clouds of the training vocabs</w:t>
      </w:r>
    </w:p>
    <w:p w14:paraId="0899A2B6" w14:textId="0F834008" w:rsidR="00A02B4A" w:rsidRPr="00AC60A7" w:rsidRDefault="00AC60A7" w:rsidP="00B270D2">
      <w:pPr>
        <w:pStyle w:val="ACLFirstLine"/>
        <w:keepNext/>
        <w:ind w:firstLine="0"/>
      </w:pPr>
      <w:r>
        <w:rPr>
          <w:noProof/>
          <w:lang w:eastAsia="en-US"/>
        </w:rPr>
        <w:drawing>
          <wp:anchor distT="0" distB="0" distL="114300" distR="114300" simplePos="0" relativeHeight="251659268" behindDoc="0" locked="0" layoutInCell="1" allowOverlap="1" wp14:anchorId="2CC1B2F5" wp14:editId="4EC7DA49">
            <wp:simplePos x="0" y="0"/>
            <wp:positionH relativeFrom="column">
              <wp:posOffset>-635</wp:posOffset>
            </wp:positionH>
            <wp:positionV relativeFrom="paragraph">
              <wp:posOffset>3175</wp:posOffset>
            </wp:positionV>
            <wp:extent cx="2478815" cy="1273642"/>
            <wp:effectExtent l="0" t="0" r="0" b="0"/>
            <wp:wrapTopAndBottom/>
            <wp:docPr id="1917946231" name="Picture 1917946231" descr="C:\Users\User\AppData\Local\Microsoft\Windows\INetCache\Content.MSO\1CF8F08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8815" cy="127364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33A3C">
        <w:t>Initial inspection of th</w:t>
      </w:r>
      <w:r w:rsidR="00587DBD">
        <w:t xml:space="preserve">e corpus through visual inspection shows that there are a huge number of subjects in the datasets. </w:t>
      </w:r>
      <w:r w:rsidR="00FB5A0A" w:rsidRPr="00AC60A7">
        <w:t>Tom</w:t>
      </w:r>
      <w:r w:rsidR="00D36842" w:rsidRPr="00AC60A7">
        <w:t xml:space="preserve"> and Mary</w:t>
      </w:r>
      <w:r w:rsidR="001A510E" w:rsidRPr="00AC60A7">
        <w:t xml:space="preserve"> are the subjects of the sentence. This leads to the hypothesis that having such many of these subjects will affect the translation accuracy.</w:t>
      </w:r>
    </w:p>
    <w:p w14:paraId="715DD0F5" w14:textId="77777777" w:rsidR="00A02B4A" w:rsidRDefault="00A02B4A" w:rsidP="00B270D2">
      <w:pPr>
        <w:pStyle w:val="ACLFirstLine"/>
        <w:keepNext/>
        <w:ind w:firstLine="0"/>
      </w:pPr>
    </w:p>
    <w:p w14:paraId="023CFACC" w14:textId="34DB352A" w:rsidR="00AC60A7" w:rsidRDefault="00FB5A0A" w:rsidP="00B270D2">
      <w:pPr>
        <w:pStyle w:val="ACLFirstLine"/>
        <w:keepNext/>
        <w:ind w:firstLine="0"/>
      </w:pPr>
      <w:r>
        <w:t>Therefore, our team wish</w:t>
      </w:r>
      <w:r w:rsidR="002E123F">
        <w:t>ed</w:t>
      </w:r>
      <w:r>
        <w:t xml:space="preserve"> to delve deeper into this problem by </w:t>
      </w:r>
      <w:r w:rsidR="00450B2E">
        <w:t>updating</w:t>
      </w:r>
      <w:r>
        <w:t xml:space="preserve"> the corpus. We increase the size of the corpus </w:t>
      </w:r>
      <w:r w:rsidR="00745F2F">
        <w:t xml:space="preserve">by creating more sentence </w:t>
      </w:r>
      <w:r w:rsidR="00745F2F">
        <w:t xml:space="preserve">pairs with updated </w:t>
      </w:r>
      <w:r w:rsidR="00351D0C">
        <w:t>subject</w:t>
      </w:r>
      <w:r w:rsidR="00A52A2C">
        <w:t xml:space="preserve"> in both English and Bahasa</w:t>
      </w:r>
      <w:r w:rsidR="00450B2E">
        <w:t>.</w:t>
      </w:r>
    </w:p>
    <w:p w14:paraId="2F63EB82" w14:textId="77777777" w:rsidR="00AC60A7" w:rsidRDefault="00AC60A7" w:rsidP="00B270D2">
      <w:pPr>
        <w:pStyle w:val="ACLFirstLine"/>
        <w:keepNext/>
        <w:ind w:firstLine="0"/>
      </w:pPr>
    </w:p>
    <w:p w14:paraId="010C9DB9" w14:textId="7E1C4FA5" w:rsidR="00AA6FEE" w:rsidRDefault="00297CC9" w:rsidP="00AA6FEE">
      <w:pPr>
        <w:pStyle w:val="ACLFirstLine"/>
        <w:keepNext/>
        <w:ind w:firstLine="0"/>
        <w:rPr>
          <w:b/>
          <w:u w:val="single"/>
        </w:rPr>
      </w:pPr>
      <w:r w:rsidRPr="00877C0D">
        <w:rPr>
          <w:b/>
          <w:u w:val="single"/>
        </w:rPr>
        <w:t xml:space="preserve">Proposed </w:t>
      </w:r>
      <w:r w:rsidR="00122B30" w:rsidRPr="00877C0D">
        <w:rPr>
          <w:b/>
          <w:u w:val="single"/>
        </w:rPr>
        <w:t>updates</w:t>
      </w:r>
      <w:r w:rsidR="006F0E20" w:rsidRPr="00877C0D">
        <w:rPr>
          <w:b/>
          <w:u w:val="single"/>
        </w:rPr>
        <w:t xml:space="preserve"> to the Corpus</w:t>
      </w:r>
    </w:p>
    <w:p w14:paraId="1F285971" w14:textId="026AC6AF" w:rsidR="00952733" w:rsidRPr="00AA6FEE" w:rsidRDefault="00952733" w:rsidP="00AA6FEE">
      <w:pPr>
        <w:pStyle w:val="ACLFirstLine"/>
        <w:keepNext/>
        <w:ind w:firstLine="0"/>
        <w:rPr>
          <w:b/>
          <w:u w:val="single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29"/>
        <w:gridCol w:w="1040"/>
        <w:gridCol w:w="945"/>
        <w:gridCol w:w="1225"/>
      </w:tblGrid>
      <w:tr w:rsidR="00720288" w14:paraId="1C2CDE61" w14:textId="77777777" w:rsidTr="00AC60A7">
        <w:tc>
          <w:tcPr>
            <w:tcW w:w="2169" w:type="dxa"/>
            <w:gridSpan w:val="2"/>
          </w:tcPr>
          <w:p w14:paraId="03F460DB" w14:textId="5A0D3116" w:rsidR="00720288" w:rsidRPr="00AC60A7" w:rsidRDefault="00720288" w:rsidP="00720288">
            <w:pPr>
              <w:pStyle w:val="ACLFirstLine"/>
              <w:keepNext/>
              <w:ind w:firstLine="0"/>
              <w:jc w:val="center"/>
              <w:rPr>
                <w:b/>
                <w:sz w:val="18"/>
              </w:rPr>
            </w:pPr>
            <w:r w:rsidRPr="00AC60A7">
              <w:rPr>
                <w:b/>
                <w:sz w:val="18"/>
              </w:rPr>
              <w:t>Before</w:t>
            </w:r>
          </w:p>
        </w:tc>
        <w:tc>
          <w:tcPr>
            <w:tcW w:w="2170" w:type="dxa"/>
            <w:gridSpan w:val="2"/>
          </w:tcPr>
          <w:p w14:paraId="62095C75" w14:textId="25C71EE1" w:rsidR="00720288" w:rsidRPr="00AC60A7" w:rsidRDefault="00720288" w:rsidP="00720288">
            <w:pPr>
              <w:pStyle w:val="ACLFirstLine"/>
              <w:keepNext/>
              <w:ind w:firstLine="0"/>
              <w:jc w:val="center"/>
              <w:rPr>
                <w:b/>
                <w:sz w:val="18"/>
              </w:rPr>
            </w:pPr>
            <w:r w:rsidRPr="00AC60A7">
              <w:rPr>
                <w:b/>
                <w:sz w:val="18"/>
              </w:rPr>
              <w:t>After</w:t>
            </w:r>
          </w:p>
        </w:tc>
      </w:tr>
      <w:tr w:rsidR="00720288" w14:paraId="116BDC38" w14:textId="77777777" w:rsidTr="00AC60A7">
        <w:tc>
          <w:tcPr>
            <w:tcW w:w="1129" w:type="dxa"/>
          </w:tcPr>
          <w:p w14:paraId="68C9FD04" w14:textId="2AF14D4F" w:rsidR="00720288" w:rsidRPr="00AC60A7" w:rsidRDefault="00720288" w:rsidP="00B270D2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English</w:t>
            </w:r>
          </w:p>
        </w:tc>
        <w:tc>
          <w:tcPr>
            <w:tcW w:w="1040" w:type="dxa"/>
          </w:tcPr>
          <w:p w14:paraId="27FC606A" w14:textId="4B3D3474" w:rsidR="00720288" w:rsidRPr="00AC60A7" w:rsidRDefault="00720288" w:rsidP="00B270D2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Bahasa</w:t>
            </w:r>
          </w:p>
        </w:tc>
        <w:tc>
          <w:tcPr>
            <w:tcW w:w="945" w:type="dxa"/>
          </w:tcPr>
          <w:p w14:paraId="180B93CF" w14:textId="1E3A7250" w:rsidR="00720288" w:rsidRPr="00AC60A7" w:rsidRDefault="00720288" w:rsidP="00B270D2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English</w:t>
            </w:r>
          </w:p>
        </w:tc>
        <w:tc>
          <w:tcPr>
            <w:tcW w:w="1225" w:type="dxa"/>
          </w:tcPr>
          <w:p w14:paraId="0F3222C0" w14:textId="66EDA477" w:rsidR="00720288" w:rsidRPr="00AC60A7" w:rsidRDefault="00720288" w:rsidP="00B270D2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Bahasa</w:t>
            </w:r>
          </w:p>
        </w:tc>
      </w:tr>
      <w:tr w:rsidR="00720288" w14:paraId="79D3719E" w14:textId="77777777" w:rsidTr="00AC60A7">
        <w:tc>
          <w:tcPr>
            <w:tcW w:w="1129" w:type="dxa"/>
          </w:tcPr>
          <w:p w14:paraId="005BFBF8" w14:textId="7927CB9B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Tom hates me.</w:t>
            </w:r>
          </w:p>
        </w:tc>
        <w:tc>
          <w:tcPr>
            <w:tcW w:w="1040" w:type="dxa"/>
          </w:tcPr>
          <w:p w14:paraId="63DE0C91" w14:textId="7FB366A0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 xml:space="preserve">Tom </w:t>
            </w:r>
            <w:proofErr w:type="spellStart"/>
            <w:r w:rsidRPr="00AC60A7">
              <w:rPr>
                <w:sz w:val="18"/>
              </w:rPr>
              <w:t>membenciku</w:t>
            </w:r>
            <w:proofErr w:type="spellEnd"/>
            <w:r w:rsidRPr="00AC60A7">
              <w:rPr>
                <w:sz w:val="18"/>
              </w:rPr>
              <w:t>.</w:t>
            </w:r>
          </w:p>
        </w:tc>
        <w:tc>
          <w:tcPr>
            <w:tcW w:w="945" w:type="dxa"/>
          </w:tcPr>
          <w:p w14:paraId="58950EB6" w14:textId="2CCEBE79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Tom hates me.</w:t>
            </w:r>
          </w:p>
        </w:tc>
        <w:tc>
          <w:tcPr>
            <w:tcW w:w="1225" w:type="dxa"/>
          </w:tcPr>
          <w:p w14:paraId="696243E4" w14:textId="126E047F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 xml:space="preserve">Tom </w:t>
            </w:r>
            <w:proofErr w:type="spellStart"/>
            <w:r w:rsidRPr="00AC60A7">
              <w:rPr>
                <w:sz w:val="18"/>
              </w:rPr>
              <w:t>membenciku</w:t>
            </w:r>
            <w:proofErr w:type="spellEnd"/>
            <w:r w:rsidRPr="00AC60A7">
              <w:rPr>
                <w:sz w:val="18"/>
              </w:rPr>
              <w:t>.</w:t>
            </w:r>
          </w:p>
        </w:tc>
      </w:tr>
      <w:tr w:rsidR="00720288" w14:paraId="76F009D7" w14:textId="77777777" w:rsidTr="00AC60A7">
        <w:tc>
          <w:tcPr>
            <w:tcW w:w="1129" w:type="dxa"/>
          </w:tcPr>
          <w:p w14:paraId="3FBABAE7" w14:textId="1A1AF948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Tom is tense.</w:t>
            </w:r>
            <w:r w:rsidRPr="00AC60A7">
              <w:rPr>
                <w:sz w:val="18"/>
              </w:rPr>
              <w:tab/>
            </w:r>
          </w:p>
        </w:tc>
        <w:tc>
          <w:tcPr>
            <w:tcW w:w="1040" w:type="dxa"/>
          </w:tcPr>
          <w:p w14:paraId="79A0F72C" w14:textId="169C398B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 xml:space="preserve">Tom </w:t>
            </w:r>
            <w:proofErr w:type="spellStart"/>
            <w:r w:rsidRPr="00AC60A7">
              <w:rPr>
                <w:sz w:val="18"/>
              </w:rPr>
              <w:t>tidak</w:t>
            </w:r>
            <w:proofErr w:type="spellEnd"/>
            <w:r w:rsidRPr="00AC60A7">
              <w:rPr>
                <w:sz w:val="18"/>
              </w:rPr>
              <w:t xml:space="preserve"> </w:t>
            </w:r>
            <w:proofErr w:type="spellStart"/>
            <w:r w:rsidRPr="00AC60A7">
              <w:rPr>
                <w:sz w:val="18"/>
              </w:rPr>
              <w:t>tenang</w:t>
            </w:r>
            <w:proofErr w:type="spellEnd"/>
            <w:r w:rsidRPr="00AC60A7">
              <w:rPr>
                <w:sz w:val="18"/>
              </w:rPr>
              <w:t>.</w:t>
            </w:r>
          </w:p>
        </w:tc>
        <w:tc>
          <w:tcPr>
            <w:tcW w:w="945" w:type="dxa"/>
          </w:tcPr>
          <w:p w14:paraId="2F374939" w14:textId="21AF3C21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Tom is tense.</w:t>
            </w:r>
            <w:r w:rsidRPr="00AC60A7">
              <w:rPr>
                <w:sz w:val="18"/>
              </w:rPr>
              <w:tab/>
            </w:r>
          </w:p>
        </w:tc>
        <w:tc>
          <w:tcPr>
            <w:tcW w:w="1225" w:type="dxa"/>
          </w:tcPr>
          <w:p w14:paraId="7700DB75" w14:textId="5AA2761C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 xml:space="preserve">Tom </w:t>
            </w:r>
            <w:proofErr w:type="spellStart"/>
            <w:r w:rsidRPr="00AC60A7">
              <w:rPr>
                <w:sz w:val="18"/>
              </w:rPr>
              <w:t>tidak</w:t>
            </w:r>
            <w:proofErr w:type="spellEnd"/>
            <w:r w:rsidRPr="00AC60A7">
              <w:rPr>
                <w:sz w:val="18"/>
              </w:rPr>
              <w:t xml:space="preserve"> </w:t>
            </w:r>
            <w:proofErr w:type="spellStart"/>
            <w:r w:rsidRPr="00AC60A7">
              <w:rPr>
                <w:sz w:val="18"/>
              </w:rPr>
              <w:t>tenang</w:t>
            </w:r>
            <w:proofErr w:type="spellEnd"/>
            <w:r w:rsidRPr="00AC60A7">
              <w:rPr>
                <w:sz w:val="18"/>
              </w:rPr>
              <w:t>.</w:t>
            </w:r>
          </w:p>
        </w:tc>
      </w:tr>
      <w:tr w:rsidR="00720288" w14:paraId="09FEF9B8" w14:textId="77777777" w:rsidTr="00AC60A7">
        <w:tc>
          <w:tcPr>
            <w:tcW w:w="1129" w:type="dxa"/>
          </w:tcPr>
          <w:p w14:paraId="71B68480" w14:textId="1D85F249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Tom needs it.</w:t>
            </w:r>
            <w:r w:rsidRPr="00AC60A7">
              <w:rPr>
                <w:sz w:val="18"/>
              </w:rPr>
              <w:tab/>
            </w:r>
          </w:p>
        </w:tc>
        <w:tc>
          <w:tcPr>
            <w:tcW w:w="1040" w:type="dxa"/>
          </w:tcPr>
          <w:p w14:paraId="02060509" w14:textId="17DA0F7B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 xml:space="preserve">Tom </w:t>
            </w:r>
            <w:proofErr w:type="spellStart"/>
            <w:r w:rsidRPr="00AC60A7">
              <w:rPr>
                <w:sz w:val="18"/>
              </w:rPr>
              <w:t>membutuhkannya</w:t>
            </w:r>
            <w:proofErr w:type="spellEnd"/>
            <w:r w:rsidRPr="00AC60A7">
              <w:rPr>
                <w:sz w:val="18"/>
              </w:rPr>
              <w:t>.</w:t>
            </w:r>
          </w:p>
        </w:tc>
        <w:tc>
          <w:tcPr>
            <w:tcW w:w="945" w:type="dxa"/>
          </w:tcPr>
          <w:p w14:paraId="3BFBD85A" w14:textId="2599EBE3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Tom needs it.</w:t>
            </w:r>
            <w:r w:rsidRPr="00AC60A7">
              <w:rPr>
                <w:sz w:val="18"/>
              </w:rPr>
              <w:tab/>
            </w:r>
          </w:p>
        </w:tc>
        <w:tc>
          <w:tcPr>
            <w:tcW w:w="1225" w:type="dxa"/>
          </w:tcPr>
          <w:p w14:paraId="47A7C35F" w14:textId="1CFB2388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 xml:space="preserve">Tom </w:t>
            </w:r>
            <w:proofErr w:type="spellStart"/>
            <w:r w:rsidRPr="00AC60A7">
              <w:rPr>
                <w:sz w:val="18"/>
              </w:rPr>
              <w:t>membutuhkannya</w:t>
            </w:r>
            <w:proofErr w:type="spellEnd"/>
            <w:r w:rsidRPr="00AC60A7">
              <w:rPr>
                <w:sz w:val="18"/>
              </w:rPr>
              <w:t>.</w:t>
            </w:r>
          </w:p>
        </w:tc>
      </w:tr>
      <w:tr w:rsidR="00720288" w14:paraId="2BC0E8E4" w14:textId="77777777" w:rsidTr="00AC60A7">
        <w:tc>
          <w:tcPr>
            <w:tcW w:w="1129" w:type="dxa"/>
            <w:shd w:val="clear" w:color="auto" w:fill="A6A6A6" w:themeFill="background1" w:themeFillShade="A6"/>
          </w:tcPr>
          <w:p w14:paraId="15BEB208" w14:textId="77777777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</w:p>
        </w:tc>
        <w:tc>
          <w:tcPr>
            <w:tcW w:w="1040" w:type="dxa"/>
            <w:shd w:val="clear" w:color="auto" w:fill="A6A6A6" w:themeFill="background1" w:themeFillShade="A6"/>
          </w:tcPr>
          <w:p w14:paraId="4FC09A7F" w14:textId="77777777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</w:p>
        </w:tc>
        <w:tc>
          <w:tcPr>
            <w:tcW w:w="945" w:type="dxa"/>
          </w:tcPr>
          <w:p w14:paraId="2AF3DFD1" w14:textId="65DB4E5A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John hates me.</w:t>
            </w:r>
          </w:p>
        </w:tc>
        <w:tc>
          <w:tcPr>
            <w:tcW w:w="1225" w:type="dxa"/>
          </w:tcPr>
          <w:p w14:paraId="68DE1B0E" w14:textId="746A2554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 xml:space="preserve">John </w:t>
            </w:r>
            <w:proofErr w:type="spellStart"/>
            <w:r w:rsidRPr="00AC60A7">
              <w:rPr>
                <w:sz w:val="18"/>
              </w:rPr>
              <w:t>membenciku</w:t>
            </w:r>
            <w:proofErr w:type="spellEnd"/>
            <w:r w:rsidRPr="00AC60A7">
              <w:rPr>
                <w:sz w:val="18"/>
              </w:rPr>
              <w:t>.</w:t>
            </w:r>
          </w:p>
        </w:tc>
      </w:tr>
      <w:tr w:rsidR="00720288" w14:paraId="2B771500" w14:textId="77777777" w:rsidTr="00AC60A7">
        <w:tc>
          <w:tcPr>
            <w:tcW w:w="1129" w:type="dxa"/>
            <w:shd w:val="clear" w:color="auto" w:fill="A6A6A6" w:themeFill="background1" w:themeFillShade="A6"/>
          </w:tcPr>
          <w:p w14:paraId="27CCC26C" w14:textId="77777777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</w:p>
        </w:tc>
        <w:tc>
          <w:tcPr>
            <w:tcW w:w="1040" w:type="dxa"/>
            <w:shd w:val="clear" w:color="auto" w:fill="A6A6A6" w:themeFill="background1" w:themeFillShade="A6"/>
          </w:tcPr>
          <w:p w14:paraId="754B7DFA" w14:textId="77777777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</w:p>
        </w:tc>
        <w:tc>
          <w:tcPr>
            <w:tcW w:w="945" w:type="dxa"/>
          </w:tcPr>
          <w:p w14:paraId="6C2CCA5E" w14:textId="1F882DC8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John is tense.</w:t>
            </w:r>
            <w:r w:rsidRPr="00AC60A7">
              <w:rPr>
                <w:sz w:val="18"/>
              </w:rPr>
              <w:tab/>
            </w:r>
          </w:p>
        </w:tc>
        <w:tc>
          <w:tcPr>
            <w:tcW w:w="1225" w:type="dxa"/>
          </w:tcPr>
          <w:p w14:paraId="0D5C5D61" w14:textId="3112EEED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 xml:space="preserve">John </w:t>
            </w:r>
            <w:proofErr w:type="spellStart"/>
            <w:r w:rsidRPr="00AC60A7">
              <w:rPr>
                <w:sz w:val="18"/>
              </w:rPr>
              <w:t>tidak</w:t>
            </w:r>
            <w:proofErr w:type="spellEnd"/>
            <w:r w:rsidRPr="00AC60A7">
              <w:rPr>
                <w:sz w:val="18"/>
              </w:rPr>
              <w:t xml:space="preserve"> </w:t>
            </w:r>
            <w:proofErr w:type="spellStart"/>
            <w:r w:rsidRPr="00AC60A7">
              <w:rPr>
                <w:sz w:val="18"/>
              </w:rPr>
              <w:t>tenang</w:t>
            </w:r>
            <w:proofErr w:type="spellEnd"/>
            <w:r w:rsidRPr="00AC60A7">
              <w:rPr>
                <w:sz w:val="18"/>
              </w:rPr>
              <w:t>.</w:t>
            </w:r>
          </w:p>
        </w:tc>
      </w:tr>
      <w:tr w:rsidR="00720288" w14:paraId="7CD5EA7E" w14:textId="77777777" w:rsidTr="00AC60A7">
        <w:tc>
          <w:tcPr>
            <w:tcW w:w="1129" w:type="dxa"/>
            <w:shd w:val="clear" w:color="auto" w:fill="A6A6A6" w:themeFill="background1" w:themeFillShade="A6"/>
          </w:tcPr>
          <w:p w14:paraId="09B73B6E" w14:textId="77777777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</w:p>
        </w:tc>
        <w:tc>
          <w:tcPr>
            <w:tcW w:w="1040" w:type="dxa"/>
            <w:shd w:val="clear" w:color="auto" w:fill="A6A6A6" w:themeFill="background1" w:themeFillShade="A6"/>
          </w:tcPr>
          <w:p w14:paraId="556FA6D4" w14:textId="77777777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</w:p>
        </w:tc>
        <w:tc>
          <w:tcPr>
            <w:tcW w:w="945" w:type="dxa"/>
          </w:tcPr>
          <w:p w14:paraId="375FF1E0" w14:textId="3971BA69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>John needs it.</w:t>
            </w:r>
            <w:r w:rsidRPr="00AC60A7">
              <w:rPr>
                <w:sz w:val="18"/>
              </w:rPr>
              <w:tab/>
            </w:r>
          </w:p>
        </w:tc>
        <w:tc>
          <w:tcPr>
            <w:tcW w:w="1225" w:type="dxa"/>
          </w:tcPr>
          <w:p w14:paraId="76CEF690" w14:textId="0575CC95" w:rsidR="00720288" w:rsidRPr="00AC60A7" w:rsidRDefault="00720288" w:rsidP="00720288">
            <w:pPr>
              <w:pStyle w:val="ACLFirstLine"/>
              <w:keepNext/>
              <w:ind w:firstLine="0"/>
              <w:rPr>
                <w:sz w:val="18"/>
              </w:rPr>
            </w:pPr>
            <w:r w:rsidRPr="00AC60A7">
              <w:rPr>
                <w:sz w:val="18"/>
              </w:rPr>
              <w:t xml:space="preserve">John </w:t>
            </w:r>
            <w:proofErr w:type="spellStart"/>
            <w:r w:rsidRPr="00AC60A7">
              <w:rPr>
                <w:sz w:val="18"/>
              </w:rPr>
              <w:t>membutuhkannya</w:t>
            </w:r>
            <w:proofErr w:type="spellEnd"/>
            <w:r w:rsidRPr="00AC60A7">
              <w:rPr>
                <w:sz w:val="18"/>
              </w:rPr>
              <w:t>.</w:t>
            </w:r>
          </w:p>
        </w:tc>
      </w:tr>
    </w:tbl>
    <w:p w14:paraId="40B6D4D7" w14:textId="77777777" w:rsidR="00BE75DE" w:rsidRDefault="00BE75DE" w:rsidP="00B270D2">
      <w:pPr>
        <w:pStyle w:val="ACLFirstLine"/>
        <w:keepNext/>
        <w:ind w:firstLine="0"/>
      </w:pPr>
    </w:p>
    <w:p w14:paraId="4E099867" w14:textId="234ABDE5" w:rsidR="006F0E20" w:rsidRDefault="006F0E20" w:rsidP="00B270D2">
      <w:pPr>
        <w:pStyle w:val="ACLFirstLine"/>
        <w:keepNext/>
        <w:ind w:firstLine="0"/>
      </w:pPr>
      <w:r>
        <w:t xml:space="preserve">We hypothesized that with the increase of the corpus as well as </w:t>
      </w:r>
      <w:r w:rsidR="007624F5">
        <w:t xml:space="preserve">decrease in the </w:t>
      </w:r>
      <w:r w:rsidR="002A1FC0">
        <w:t xml:space="preserve">importance of the subjects in the corpus, we </w:t>
      </w:r>
      <w:proofErr w:type="gramStart"/>
      <w:r w:rsidR="002A1FC0">
        <w:t>are able to</w:t>
      </w:r>
      <w:proofErr w:type="gramEnd"/>
      <w:r w:rsidR="002A1FC0">
        <w:t xml:space="preserve"> get better results in Machine Translation from English to Bahasa.</w:t>
      </w:r>
      <w:r w:rsidR="00877C0D">
        <w:t xml:space="preserve"> This is be explained further in the Preprocessing portion.</w:t>
      </w:r>
    </w:p>
    <w:p w14:paraId="6960F93E" w14:textId="77777777" w:rsidR="006F0E20" w:rsidRDefault="006F0E20" w:rsidP="00B270D2">
      <w:pPr>
        <w:pStyle w:val="ACLFirstLine"/>
        <w:keepNext/>
        <w:ind w:firstLine="0"/>
      </w:pPr>
    </w:p>
    <w:p w14:paraId="71AE128B" w14:textId="420F2FA7" w:rsidR="004A12E1" w:rsidRDefault="004A12E1" w:rsidP="004A12E1">
      <w:pPr>
        <w:pStyle w:val="ACLSubsection"/>
        <w:numPr>
          <w:ilvl w:val="1"/>
          <w:numId w:val="3"/>
        </w:numPr>
        <w:ind w:left="562" w:hanging="562"/>
      </w:pPr>
      <w:r>
        <w:t>Preprocessing</w:t>
      </w:r>
    </w:p>
    <w:p w14:paraId="3A47E9AB" w14:textId="0BACD63E" w:rsidR="00BD3130" w:rsidRDefault="00F92415" w:rsidP="007573A0">
      <w:pPr>
        <w:pStyle w:val="ACLFirstLine"/>
        <w:ind w:firstLine="0"/>
      </w:pPr>
      <w:r>
        <w:t xml:space="preserve">The English and the Bahasa words are </w:t>
      </w:r>
      <w:r w:rsidR="00742D2B">
        <w:t xml:space="preserve">first converted to lower case </w:t>
      </w:r>
      <w:r w:rsidR="001141D3">
        <w:t xml:space="preserve">and then </w:t>
      </w:r>
      <w:r>
        <w:t>tokeni</w:t>
      </w:r>
      <w:r w:rsidR="00F53086">
        <w:t>zed using NLTK library’s “word tokenize”.</w:t>
      </w:r>
      <w:r w:rsidR="00065ECA">
        <w:t xml:space="preserve"> </w:t>
      </w:r>
      <w:r w:rsidR="00747908">
        <w:t xml:space="preserve">All sentence pairs where number of words in English and Bahasa are less than </w:t>
      </w:r>
      <w:r w:rsidR="00421770">
        <w:t>2</w:t>
      </w:r>
      <w:r w:rsidR="00B63563">
        <w:t>5</w:t>
      </w:r>
      <w:r w:rsidR="00747908">
        <w:t xml:space="preserve"> </w:t>
      </w:r>
      <w:r w:rsidR="002A527E">
        <w:t xml:space="preserve">and more than </w:t>
      </w:r>
      <w:r w:rsidR="005F3C1B">
        <w:t>2</w:t>
      </w:r>
      <w:r w:rsidR="002A527E">
        <w:t xml:space="preserve"> </w:t>
      </w:r>
      <w:r w:rsidR="00747908">
        <w:t xml:space="preserve">are kept. However, since a sentence would have a start ‘&lt;s&gt;’ and stop ‘&lt;/s&gt;’ symbol when input to the model, hence </w:t>
      </w:r>
      <w:r w:rsidR="007805A2">
        <w:t xml:space="preserve">only </w:t>
      </w:r>
      <w:r w:rsidR="00747908">
        <w:t xml:space="preserve">sentences </w:t>
      </w:r>
      <w:r w:rsidR="00B0412D">
        <w:t xml:space="preserve">with length </w:t>
      </w:r>
      <w:r w:rsidR="007805A2">
        <w:t xml:space="preserve">less than </w:t>
      </w:r>
      <w:r w:rsidR="00421770">
        <w:t>2</w:t>
      </w:r>
      <w:r w:rsidR="00F0778D">
        <w:t>3</w:t>
      </w:r>
      <w:r w:rsidR="007805A2">
        <w:t xml:space="preserve"> are kept</w:t>
      </w:r>
      <w:r w:rsidR="00747908">
        <w:t>.</w:t>
      </w:r>
      <w:r w:rsidR="00971A6E">
        <w:t xml:space="preserve"> </w:t>
      </w:r>
      <w:r w:rsidR="00BD3130">
        <w:t xml:space="preserve">The start of sentence and end of sentence marker (&lt;S&gt; and &lt;/S&gt;) are added to each </w:t>
      </w:r>
      <w:r w:rsidR="008510BE">
        <w:t xml:space="preserve">sentence in the pair. </w:t>
      </w:r>
      <w:proofErr w:type="spellStart"/>
      <w:r w:rsidR="00934426">
        <w:t>Gensim</w:t>
      </w:r>
      <w:proofErr w:type="spellEnd"/>
      <w:r w:rsidR="00934426">
        <w:t xml:space="preserve"> dictionary </w:t>
      </w:r>
      <w:r w:rsidR="000365B0">
        <w:t>structure was</w:t>
      </w:r>
      <w:r w:rsidR="00934426">
        <w:t xml:space="preserve"> used to contain the mapping between the </w:t>
      </w:r>
      <w:r w:rsidR="003034DF">
        <w:t>words and their integer IDs for both the English and the Bahasa words.</w:t>
      </w:r>
      <w:r w:rsidR="001C3832">
        <w:t xml:space="preserve"> A </w:t>
      </w:r>
      <w:r w:rsidR="005F67E1">
        <w:t xml:space="preserve">tensor is created </w:t>
      </w:r>
      <w:r w:rsidR="00F54AE3">
        <w:t xml:space="preserve">to contain the </w:t>
      </w:r>
      <w:r w:rsidR="00651C5B">
        <w:t>ID mappings for the English words for each input English sentence.</w:t>
      </w:r>
    </w:p>
    <w:p w14:paraId="5C2CC93D" w14:textId="77777777" w:rsidR="00877C0D" w:rsidRDefault="00877C0D" w:rsidP="007573A0">
      <w:pPr>
        <w:pStyle w:val="ACLFirstLine"/>
        <w:ind w:firstLine="0"/>
      </w:pPr>
    </w:p>
    <w:p w14:paraId="70004DA5" w14:textId="442839FA" w:rsidR="004A12E1" w:rsidRDefault="001D0581" w:rsidP="007573A0">
      <w:pPr>
        <w:pStyle w:val="ACLFirstLine"/>
        <w:ind w:firstLine="0"/>
      </w:pPr>
      <w:r>
        <w:t xml:space="preserve">The </w:t>
      </w:r>
      <w:r w:rsidR="00096063">
        <w:t xml:space="preserve">dataset is </w:t>
      </w:r>
      <w:r w:rsidR="00F02B2C">
        <w:t xml:space="preserve">then </w:t>
      </w:r>
      <w:r w:rsidR="00096063">
        <w:t xml:space="preserve">split into </w:t>
      </w:r>
      <w:r w:rsidR="00450737">
        <w:t>85% training set and 15% validation set</w:t>
      </w:r>
      <w:r w:rsidR="00F02B2C">
        <w:t>.</w:t>
      </w:r>
    </w:p>
    <w:p w14:paraId="47D616E6" w14:textId="77777777" w:rsidR="005456EE" w:rsidRDefault="005456EE" w:rsidP="007573A0">
      <w:pPr>
        <w:pStyle w:val="ACLFirstLine"/>
        <w:ind w:firstLine="0"/>
      </w:pPr>
    </w:p>
    <w:p w14:paraId="6C65A0BA" w14:textId="71A20A38" w:rsidR="00CA2BF6" w:rsidRDefault="00EA2D01" w:rsidP="00E92086">
      <w:pPr>
        <w:pStyle w:val="ACLSubsection"/>
      </w:pPr>
      <w:r>
        <w:t>Augmentation of the dataset.</w:t>
      </w:r>
    </w:p>
    <w:p w14:paraId="4992B232" w14:textId="77777777" w:rsidR="0031511A" w:rsidRDefault="0031511A" w:rsidP="007573A0">
      <w:pPr>
        <w:pStyle w:val="ACLFirstLine"/>
        <w:ind w:firstLine="0"/>
      </w:pPr>
    </w:p>
    <w:p w14:paraId="6A2ACAEB" w14:textId="4D8A3918" w:rsidR="00DC34C7" w:rsidRDefault="00DC34C7" w:rsidP="007573A0">
      <w:pPr>
        <w:pStyle w:val="ACLFirstLine"/>
        <w:ind w:firstLine="0"/>
      </w:pPr>
      <w:r>
        <w:lastRenderedPageBreak/>
        <w:t>Based on the initial corpus observation, we realize</w:t>
      </w:r>
      <w:r w:rsidR="00E25ECA">
        <w:t>d</w:t>
      </w:r>
      <w:r>
        <w:t xml:space="preserve"> that </w:t>
      </w:r>
      <w:r w:rsidR="005848D1">
        <w:t xml:space="preserve">there </w:t>
      </w:r>
      <w:r w:rsidR="00E25ECA">
        <w:t>were</w:t>
      </w:r>
      <w:r w:rsidR="005848D1">
        <w:t xml:space="preserve"> two </w:t>
      </w:r>
      <w:r w:rsidR="00282507">
        <w:t xml:space="preserve">subjects </w:t>
      </w:r>
      <w:r w:rsidR="00F15624">
        <w:t xml:space="preserve">that </w:t>
      </w:r>
      <w:r w:rsidR="00E25ECA">
        <w:t>stood out</w:t>
      </w:r>
      <w:r w:rsidR="00F15624">
        <w:t>, “tom” and “</w:t>
      </w:r>
      <w:proofErr w:type="spellStart"/>
      <w:r w:rsidR="00F15624">
        <w:t>mary</w:t>
      </w:r>
      <w:proofErr w:type="spellEnd"/>
      <w:r w:rsidR="00F15624">
        <w:t>”.</w:t>
      </w:r>
      <w:r w:rsidR="00282507">
        <w:t xml:space="preserve"> </w:t>
      </w:r>
      <w:r w:rsidR="00D220F7">
        <w:t xml:space="preserve">Thus, we </w:t>
      </w:r>
      <w:r w:rsidR="00840383">
        <w:t>bootstrap</w:t>
      </w:r>
      <w:r w:rsidR="00E25ECA">
        <w:t>ped</w:t>
      </w:r>
      <w:r w:rsidR="00840383">
        <w:t xml:space="preserve"> the dataset by replacing “tom” and “</w:t>
      </w:r>
      <w:proofErr w:type="spellStart"/>
      <w:r w:rsidR="00840383">
        <w:t>mary</w:t>
      </w:r>
      <w:proofErr w:type="spellEnd"/>
      <w:r w:rsidR="00840383">
        <w:t>” with another common name like “john”, “</w:t>
      </w:r>
      <w:proofErr w:type="spellStart"/>
      <w:r w:rsidR="00840383">
        <w:t>sarah</w:t>
      </w:r>
      <w:proofErr w:type="spellEnd"/>
      <w:r w:rsidR="00840383">
        <w:t>”, “</w:t>
      </w:r>
      <w:proofErr w:type="spellStart"/>
      <w:r w:rsidR="00840383">
        <w:t>lim</w:t>
      </w:r>
      <w:proofErr w:type="spellEnd"/>
      <w:r w:rsidR="00840383">
        <w:t xml:space="preserve">”, </w:t>
      </w:r>
      <w:proofErr w:type="spellStart"/>
      <w:r w:rsidR="00840383">
        <w:t>etc</w:t>
      </w:r>
      <w:proofErr w:type="spellEnd"/>
      <w:r w:rsidR="00840383">
        <w:t xml:space="preserve"> randomly </w:t>
      </w:r>
      <w:r w:rsidR="00C65A2C">
        <w:t>and repeat</w:t>
      </w:r>
      <w:r w:rsidR="008016A6">
        <w:t>ed</w:t>
      </w:r>
      <w:r w:rsidR="00C65A2C">
        <w:t xml:space="preserve"> this process six times</w:t>
      </w:r>
      <w:r w:rsidR="000C59AF">
        <w:t xml:space="preserve"> for each sentence</w:t>
      </w:r>
      <w:r w:rsidR="00C65A2C">
        <w:t>.</w:t>
      </w:r>
    </w:p>
    <w:tbl>
      <w:tblPr>
        <w:tblStyle w:val="TableGrid"/>
        <w:tblpPr w:leftFromText="180" w:rightFromText="180" w:vertAnchor="text" w:horzAnchor="margin" w:tblpY="40"/>
        <w:tblW w:w="0" w:type="auto"/>
        <w:tblLook w:val="04A0" w:firstRow="1" w:lastRow="0" w:firstColumn="1" w:lastColumn="0" w:noHBand="0" w:noVBand="1"/>
      </w:tblPr>
      <w:tblGrid>
        <w:gridCol w:w="976"/>
        <w:gridCol w:w="3336"/>
      </w:tblGrid>
      <w:tr w:rsidR="006F206A" w14:paraId="0B439C52" w14:textId="77777777" w:rsidTr="006F206A">
        <w:tc>
          <w:tcPr>
            <w:tcW w:w="976" w:type="dxa"/>
          </w:tcPr>
          <w:p w14:paraId="752700DB" w14:textId="77777777" w:rsidR="006F206A" w:rsidRPr="00877C0D" w:rsidRDefault="006F206A" w:rsidP="006F206A">
            <w:pPr>
              <w:pStyle w:val="ACLFirstLine"/>
              <w:ind w:firstLine="0"/>
              <w:rPr>
                <w:sz w:val="20"/>
              </w:rPr>
            </w:pPr>
          </w:p>
        </w:tc>
        <w:tc>
          <w:tcPr>
            <w:tcW w:w="3336" w:type="dxa"/>
          </w:tcPr>
          <w:p w14:paraId="7458BC7A" w14:textId="77777777" w:rsidR="006F206A" w:rsidRPr="00877C0D" w:rsidRDefault="006F206A" w:rsidP="006F206A">
            <w:pPr>
              <w:pStyle w:val="ACLFirstLine"/>
              <w:ind w:firstLine="0"/>
              <w:rPr>
                <w:sz w:val="20"/>
              </w:rPr>
            </w:pPr>
            <w:r w:rsidRPr="00877C0D">
              <w:rPr>
                <w:sz w:val="20"/>
              </w:rPr>
              <w:t>Before Augmentation</w:t>
            </w:r>
          </w:p>
        </w:tc>
      </w:tr>
      <w:tr w:rsidR="006F206A" w14:paraId="5240D132" w14:textId="77777777" w:rsidTr="006F206A">
        <w:tc>
          <w:tcPr>
            <w:tcW w:w="976" w:type="dxa"/>
          </w:tcPr>
          <w:p w14:paraId="3BD09CFA" w14:textId="77777777" w:rsidR="006F206A" w:rsidRPr="00877C0D" w:rsidRDefault="006F206A" w:rsidP="006F206A">
            <w:pPr>
              <w:pStyle w:val="ACLFirstLine"/>
              <w:ind w:firstLine="0"/>
              <w:rPr>
                <w:sz w:val="20"/>
              </w:rPr>
            </w:pPr>
            <w:r w:rsidRPr="00877C0D">
              <w:rPr>
                <w:sz w:val="20"/>
              </w:rPr>
              <w:t>English</w:t>
            </w:r>
          </w:p>
        </w:tc>
        <w:tc>
          <w:tcPr>
            <w:tcW w:w="3336" w:type="dxa"/>
          </w:tcPr>
          <w:p w14:paraId="4D22FC95" w14:textId="77777777" w:rsidR="006F206A" w:rsidRPr="00877C0D" w:rsidRDefault="006F206A" w:rsidP="006F206A">
            <w:pPr>
              <w:pStyle w:val="ACLFirstLine"/>
              <w:ind w:firstLine="0"/>
              <w:rPr>
                <w:sz w:val="20"/>
              </w:rPr>
            </w:pPr>
            <w:r>
              <w:rPr>
                <w:noProof/>
              </w:rPr>
              <w:drawing>
                <wp:inline distT="0" distB="0" distL="0" distR="0" wp14:anchorId="53C3B68E" wp14:editId="0A3FB95B">
                  <wp:extent cx="1980000" cy="1017345"/>
                  <wp:effectExtent l="0" t="0" r="1270" b="0"/>
                  <wp:docPr id="460227677" name="Picture 460227677" descr="C:\Users\User\AppData\Local\Microsoft\Windows\INetCache\Content.MSO\E443281C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80000" cy="10173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F206A" w14:paraId="688BBC4D" w14:textId="77777777" w:rsidTr="006F206A">
        <w:tc>
          <w:tcPr>
            <w:tcW w:w="976" w:type="dxa"/>
          </w:tcPr>
          <w:p w14:paraId="1BA648AD" w14:textId="77777777" w:rsidR="006F206A" w:rsidRPr="00877C0D" w:rsidRDefault="006F206A" w:rsidP="006F206A">
            <w:pPr>
              <w:pStyle w:val="ACLFirstLine"/>
              <w:ind w:firstLine="0"/>
              <w:rPr>
                <w:sz w:val="20"/>
              </w:rPr>
            </w:pPr>
            <w:r w:rsidRPr="00877C0D">
              <w:rPr>
                <w:sz w:val="20"/>
              </w:rPr>
              <w:t>Bahasa Indonesia</w:t>
            </w:r>
          </w:p>
        </w:tc>
        <w:tc>
          <w:tcPr>
            <w:tcW w:w="3336" w:type="dxa"/>
          </w:tcPr>
          <w:p w14:paraId="553EE2B2" w14:textId="77777777" w:rsidR="006F206A" w:rsidRPr="00877C0D" w:rsidRDefault="006F206A" w:rsidP="006F206A">
            <w:pPr>
              <w:pStyle w:val="ACLFirstLine"/>
              <w:ind w:firstLine="0"/>
              <w:rPr>
                <w:sz w:val="20"/>
              </w:rPr>
            </w:pPr>
            <w:r>
              <w:rPr>
                <w:noProof/>
              </w:rPr>
              <w:drawing>
                <wp:inline distT="0" distB="0" distL="0" distR="0" wp14:anchorId="14376159" wp14:editId="3FC4D957">
                  <wp:extent cx="1980000" cy="1017346"/>
                  <wp:effectExtent l="0" t="0" r="1270" b="0"/>
                  <wp:docPr id="575876768" name="Picture 575876768" descr="C:\Users\User\AppData\Local\Microsoft\Windows\INetCache\Content.MSO\1CF8F08A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80000" cy="10173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E32072B" w14:textId="77777777" w:rsidR="00AA6FEE" w:rsidRPr="00AA6FEE" w:rsidRDefault="00AA6FEE" w:rsidP="00AA6FEE">
      <w:pPr>
        <w:pStyle w:val="ACLFirstLine"/>
        <w:ind w:firstLine="0"/>
      </w:pPr>
    </w:p>
    <w:tbl>
      <w:tblPr>
        <w:tblStyle w:val="TableGrid"/>
        <w:tblpPr w:leftFromText="180" w:rightFromText="180" w:vertAnchor="text" w:horzAnchor="margin" w:tblpY="137"/>
        <w:tblW w:w="0" w:type="auto"/>
        <w:tblLook w:val="04A0" w:firstRow="1" w:lastRow="0" w:firstColumn="1" w:lastColumn="0" w:noHBand="0" w:noVBand="1"/>
      </w:tblPr>
      <w:tblGrid>
        <w:gridCol w:w="1003"/>
        <w:gridCol w:w="3336"/>
      </w:tblGrid>
      <w:tr w:rsidR="00B3714F" w14:paraId="49A15AB7" w14:textId="77777777" w:rsidTr="00B3714F">
        <w:tc>
          <w:tcPr>
            <w:tcW w:w="1003" w:type="dxa"/>
          </w:tcPr>
          <w:p w14:paraId="18C8F0B6" w14:textId="77777777" w:rsidR="00B3714F" w:rsidRDefault="00B3714F" w:rsidP="00B3714F">
            <w:pPr>
              <w:pStyle w:val="ACLFirstLine"/>
              <w:ind w:firstLine="0"/>
            </w:pPr>
          </w:p>
        </w:tc>
        <w:tc>
          <w:tcPr>
            <w:tcW w:w="3336" w:type="dxa"/>
          </w:tcPr>
          <w:p w14:paraId="6FC73DF9" w14:textId="77777777" w:rsidR="00B3714F" w:rsidRDefault="00B3714F" w:rsidP="00B3714F">
            <w:pPr>
              <w:pStyle w:val="ACLFirstLine"/>
              <w:ind w:firstLine="0"/>
            </w:pPr>
            <w:r>
              <w:t>After Augmentation</w:t>
            </w:r>
          </w:p>
        </w:tc>
      </w:tr>
      <w:tr w:rsidR="00B3714F" w14:paraId="2A1B13F1" w14:textId="77777777" w:rsidTr="00B3714F">
        <w:tc>
          <w:tcPr>
            <w:tcW w:w="1003" w:type="dxa"/>
          </w:tcPr>
          <w:p w14:paraId="4E21EFA1" w14:textId="77777777" w:rsidR="00B3714F" w:rsidRDefault="00B3714F" w:rsidP="00B3714F">
            <w:pPr>
              <w:pStyle w:val="ACLFirstLine"/>
              <w:ind w:firstLine="0"/>
              <w:rPr>
                <w:lang w:eastAsia="en-US"/>
              </w:rPr>
            </w:pPr>
            <w:r w:rsidRPr="00877C0D">
              <w:rPr>
                <w:sz w:val="20"/>
              </w:rPr>
              <w:t>English</w:t>
            </w:r>
          </w:p>
        </w:tc>
        <w:tc>
          <w:tcPr>
            <w:tcW w:w="3336" w:type="dxa"/>
          </w:tcPr>
          <w:p w14:paraId="06F2C277" w14:textId="77777777" w:rsidR="00B3714F" w:rsidRDefault="00B3714F" w:rsidP="00B3714F">
            <w:pPr>
              <w:pStyle w:val="ACLFirstLine"/>
              <w:ind w:firstLine="0"/>
            </w:pPr>
            <w:r>
              <w:rPr>
                <w:noProof/>
                <w:lang w:eastAsia="en-US"/>
              </w:rPr>
              <w:drawing>
                <wp:inline distT="0" distB="0" distL="0" distR="0" wp14:anchorId="7C1CB647" wp14:editId="636BC40D">
                  <wp:extent cx="1980000" cy="1017345"/>
                  <wp:effectExtent l="0" t="0" r="1270" b="0"/>
                  <wp:docPr id="297415788" name="Picture 297415788" descr="C:\Users\User\AppData\Local\Microsoft\Windows\INetCache\Content.MSO\9B11C928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80000" cy="10173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714F" w14:paraId="7090BFD8" w14:textId="77777777" w:rsidTr="00B3714F">
        <w:tc>
          <w:tcPr>
            <w:tcW w:w="1003" w:type="dxa"/>
          </w:tcPr>
          <w:p w14:paraId="6BD8CDAE" w14:textId="77777777" w:rsidR="00B3714F" w:rsidRDefault="00B3714F" w:rsidP="00B3714F">
            <w:pPr>
              <w:pStyle w:val="ACLFirstLine"/>
              <w:ind w:firstLine="0"/>
              <w:rPr>
                <w:lang w:eastAsia="en-US"/>
              </w:rPr>
            </w:pPr>
            <w:r w:rsidRPr="00877C0D">
              <w:rPr>
                <w:sz w:val="20"/>
              </w:rPr>
              <w:t>Bahasa Indonesia</w:t>
            </w:r>
          </w:p>
        </w:tc>
        <w:tc>
          <w:tcPr>
            <w:tcW w:w="3336" w:type="dxa"/>
          </w:tcPr>
          <w:p w14:paraId="775770D6" w14:textId="77777777" w:rsidR="00B3714F" w:rsidRDefault="00B3714F" w:rsidP="00B3714F">
            <w:pPr>
              <w:pStyle w:val="ACLFirstLine"/>
              <w:ind w:firstLine="0"/>
            </w:pPr>
            <w:r>
              <w:rPr>
                <w:noProof/>
                <w:lang w:eastAsia="en-US"/>
              </w:rPr>
              <w:drawing>
                <wp:inline distT="0" distB="0" distL="0" distR="0" wp14:anchorId="64EC997C" wp14:editId="2D97E1E9">
                  <wp:extent cx="1980000" cy="1017346"/>
                  <wp:effectExtent l="0" t="0" r="1270" b="0"/>
                  <wp:docPr id="1446341376" name="Picture 1446341376" descr="C:\Users\User\AppData\Local\Microsoft\Windows\INetCache\Content.MSO\5BE19176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80000" cy="10173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51F0AB1" w14:textId="77777777" w:rsidR="00EA2D01" w:rsidRDefault="00EA2D01" w:rsidP="007573A0">
      <w:pPr>
        <w:pStyle w:val="ACLFirstLine"/>
        <w:ind w:firstLine="0"/>
      </w:pPr>
    </w:p>
    <w:p w14:paraId="23EBFFC7" w14:textId="33F93BDE" w:rsidR="007573A0" w:rsidRDefault="007573A0" w:rsidP="007573A0">
      <w:pPr>
        <w:pStyle w:val="ACLSection"/>
        <w:numPr>
          <w:ilvl w:val="0"/>
          <w:numId w:val="3"/>
        </w:numPr>
        <w:ind w:left="403" w:hanging="403"/>
      </w:pPr>
      <w:bookmarkStart w:id="11" w:name="OLE_LINK11"/>
      <w:bookmarkStart w:id="12" w:name="OLE_LINK12"/>
      <w:r>
        <w:t>Software and Libraries Used</w:t>
      </w:r>
    </w:p>
    <w:bookmarkEnd w:id="11"/>
    <w:bookmarkEnd w:id="12"/>
    <w:p w14:paraId="0F2F8BAD" w14:textId="672474DE" w:rsidR="00354CEA" w:rsidRDefault="003F05FA" w:rsidP="00354CEA">
      <w:pPr>
        <w:pStyle w:val="ACLFirstLine"/>
      </w:pPr>
      <w:r>
        <w:t xml:space="preserve">We used Python 3.6 as the main language for this task, and </w:t>
      </w:r>
      <w:proofErr w:type="spellStart"/>
      <w:r>
        <w:t>PyTorch</w:t>
      </w:r>
      <w:proofErr w:type="spellEnd"/>
      <w:r>
        <w:t xml:space="preserve"> </w:t>
      </w:r>
      <w:r w:rsidR="00016CF7">
        <w:t>1.0.</w:t>
      </w:r>
      <w:proofErr w:type="gramStart"/>
      <w:r w:rsidR="006B2737">
        <w:t>0</w:t>
      </w:r>
      <w:r w:rsidR="00F23EB3">
        <w:t>.post</w:t>
      </w:r>
      <w:proofErr w:type="gramEnd"/>
      <w:r w:rsidR="00F23EB3">
        <w:t>2</w:t>
      </w:r>
      <w:r w:rsidR="000A4509">
        <w:t xml:space="preserve"> for </w:t>
      </w:r>
      <w:r w:rsidR="00C9533A">
        <w:t>defining and training the deep learning models</w:t>
      </w:r>
      <w:r w:rsidR="000A4509">
        <w:t xml:space="preserve">. Some of the other libraries used are as follows: </w:t>
      </w:r>
    </w:p>
    <w:p w14:paraId="46E95A3A" w14:textId="3E2ADC5F" w:rsidR="000A4509" w:rsidRDefault="000A4509" w:rsidP="000A4509">
      <w:pPr>
        <w:pStyle w:val="ACLFirstLine"/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2643"/>
      </w:tblGrid>
      <w:tr w:rsidR="00B55CF0" w14:paraId="17AA19C2" w14:textId="77777777" w:rsidTr="00BD7EEE">
        <w:tc>
          <w:tcPr>
            <w:tcW w:w="1696" w:type="dxa"/>
          </w:tcPr>
          <w:p w14:paraId="6FEE708B" w14:textId="39AB4F4E" w:rsidR="00B55CF0" w:rsidRPr="00041BC9" w:rsidRDefault="00B55CF0" w:rsidP="00F573EA">
            <w:pPr>
              <w:pStyle w:val="ACLFirstLine"/>
              <w:ind w:firstLine="0"/>
              <w:rPr>
                <w:sz w:val="20"/>
              </w:rPr>
            </w:pPr>
            <w:r>
              <w:rPr>
                <w:sz w:val="20"/>
              </w:rPr>
              <w:t>Library</w:t>
            </w:r>
          </w:p>
        </w:tc>
        <w:tc>
          <w:tcPr>
            <w:tcW w:w="2643" w:type="dxa"/>
          </w:tcPr>
          <w:p w14:paraId="7390DE39" w14:textId="1B878292" w:rsidR="00B55CF0" w:rsidRPr="00041BC9" w:rsidRDefault="00BD7EEE" w:rsidP="00F573EA">
            <w:pPr>
              <w:pStyle w:val="ACLFirstLine"/>
              <w:ind w:firstLine="0"/>
              <w:rPr>
                <w:sz w:val="20"/>
              </w:rPr>
            </w:pPr>
            <w:r>
              <w:rPr>
                <w:sz w:val="20"/>
              </w:rPr>
              <w:t>Version</w:t>
            </w:r>
          </w:p>
        </w:tc>
      </w:tr>
      <w:tr w:rsidR="0044284A" w14:paraId="31900232" w14:textId="77777777" w:rsidTr="00BD7EEE">
        <w:tc>
          <w:tcPr>
            <w:tcW w:w="1696" w:type="dxa"/>
          </w:tcPr>
          <w:p w14:paraId="1832B181" w14:textId="3B70B9E7" w:rsidR="0044284A" w:rsidRPr="00041BC9" w:rsidRDefault="00BD7EEE" w:rsidP="00F573EA">
            <w:pPr>
              <w:pStyle w:val="ACLFirstLine"/>
              <w:ind w:firstLine="0"/>
              <w:rPr>
                <w:sz w:val="20"/>
              </w:rPr>
            </w:pPr>
            <w:proofErr w:type="spellStart"/>
            <w:r>
              <w:rPr>
                <w:sz w:val="20"/>
              </w:rPr>
              <w:t>PyTorch</w:t>
            </w:r>
            <w:proofErr w:type="spellEnd"/>
          </w:p>
        </w:tc>
        <w:tc>
          <w:tcPr>
            <w:tcW w:w="2643" w:type="dxa"/>
          </w:tcPr>
          <w:p w14:paraId="36353070" w14:textId="18A1EA23" w:rsidR="0044284A" w:rsidRPr="00041BC9" w:rsidRDefault="00BD7EEE" w:rsidP="00F573EA">
            <w:pPr>
              <w:pStyle w:val="ACLFirstLine"/>
              <w:ind w:firstLine="0"/>
              <w:rPr>
                <w:sz w:val="20"/>
              </w:rPr>
            </w:pPr>
            <w:r>
              <w:rPr>
                <w:sz w:val="20"/>
              </w:rPr>
              <w:t>1.01post2</w:t>
            </w:r>
          </w:p>
        </w:tc>
      </w:tr>
      <w:tr w:rsidR="00BD7EEE" w14:paraId="39AB4907" w14:textId="77777777" w:rsidTr="00BD7EEE">
        <w:tc>
          <w:tcPr>
            <w:tcW w:w="1696" w:type="dxa"/>
          </w:tcPr>
          <w:p w14:paraId="07A16E8D" w14:textId="15AA271A" w:rsidR="00BD7EEE" w:rsidRDefault="005245A3" w:rsidP="00F573EA">
            <w:pPr>
              <w:pStyle w:val="ACLFirstLine"/>
              <w:ind w:firstLine="0"/>
              <w:rPr>
                <w:sz w:val="20"/>
              </w:rPr>
            </w:pPr>
            <w:proofErr w:type="spellStart"/>
            <w:r>
              <w:rPr>
                <w:sz w:val="20"/>
              </w:rPr>
              <w:t>Gensim</w:t>
            </w:r>
            <w:proofErr w:type="spellEnd"/>
          </w:p>
        </w:tc>
        <w:tc>
          <w:tcPr>
            <w:tcW w:w="2643" w:type="dxa"/>
          </w:tcPr>
          <w:p w14:paraId="571AC959" w14:textId="12B21E70" w:rsidR="00BD7EEE" w:rsidRDefault="005245A3" w:rsidP="00F573EA">
            <w:pPr>
              <w:pStyle w:val="ACLFirstLine"/>
              <w:ind w:firstLine="0"/>
              <w:rPr>
                <w:sz w:val="20"/>
              </w:rPr>
            </w:pPr>
            <w:r>
              <w:rPr>
                <w:sz w:val="20"/>
              </w:rPr>
              <w:t>3.7.1</w:t>
            </w:r>
          </w:p>
        </w:tc>
      </w:tr>
      <w:tr w:rsidR="00BD7EEE" w14:paraId="1A3894BB" w14:textId="77777777" w:rsidTr="00BD7EEE">
        <w:tc>
          <w:tcPr>
            <w:tcW w:w="1696" w:type="dxa"/>
          </w:tcPr>
          <w:p w14:paraId="0552AB59" w14:textId="1775C101" w:rsidR="00BD7EEE" w:rsidRDefault="005245A3" w:rsidP="00F573EA">
            <w:pPr>
              <w:pStyle w:val="ACLFirstLine"/>
              <w:ind w:firstLine="0"/>
              <w:rPr>
                <w:sz w:val="20"/>
              </w:rPr>
            </w:pPr>
            <w:r>
              <w:rPr>
                <w:sz w:val="20"/>
              </w:rPr>
              <w:t>NLTK</w:t>
            </w:r>
          </w:p>
        </w:tc>
        <w:tc>
          <w:tcPr>
            <w:tcW w:w="2643" w:type="dxa"/>
          </w:tcPr>
          <w:p w14:paraId="4F841C25" w14:textId="374C5EC9" w:rsidR="00BD7EEE" w:rsidRDefault="005245A3" w:rsidP="00F573EA">
            <w:pPr>
              <w:pStyle w:val="ACLFirstLine"/>
              <w:ind w:firstLine="0"/>
              <w:rPr>
                <w:sz w:val="20"/>
              </w:rPr>
            </w:pPr>
            <w:r>
              <w:rPr>
                <w:sz w:val="20"/>
              </w:rPr>
              <w:t>3.4</w:t>
            </w:r>
          </w:p>
        </w:tc>
      </w:tr>
      <w:tr w:rsidR="00BD7EEE" w14:paraId="37BB5A5C" w14:textId="77777777" w:rsidTr="00BD7EEE">
        <w:tc>
          <w:tcPr>
            <w:tcW w:w="1696" w:type="dxa"/>
          </w:tcPr>
          <w:p w14:paraId="40D6BB55" w14:textId="3A0EB435" w:rsidR="00BD7EEE" w:rsidRDefault="004078FB" w:rsidP="00F573EA">
            <w:pPr>
              <w:pStyle w:val="ACLFirstLine"/>
              <w:ind w:firstLine="0"/>
              <w:rPr>
                <w:sz w:val="20"/>
              </w:rPr>
            </w:pPr>
            <w:r>
              <w:rPr>
                <w:sz w:val="20"/>
              </w:rPr>
              <w:t>Matplotlib</w:t>
            </w:r>
            <w:r w:rsidR="003660CC">
              <w:rPr>
                <w:sz w:val="20"/>
              </w:rPr>
              <w:t xml:space="preserve"> </w:t>
            </w:r>
          </w:p>
        </w:tc>
        <w:tc>
          <w:tcPr>
            <w:tcW w:w="2643" w:type="dxa"/>
          </w:tcPr>
          <w:p w14:paraId="08DD9575" w14:textId="51340F4F" w:rsidR="00BD7EEE" w:rsidRDefault="003660CC" w:rsidP="00F573EA">
            <w:pPr>
              <w:pStyle w:val="ACLFirstLine"/>
              <w:ind w:firstLine="0"/>
              <w:rPr>
                <w:sz w:val="20"/>
              </w:rPr>
            </w:pPr>
            <w:r>
              <w:rPr>
                <w:sz w:val="20"/>
              </w:rPr>
              <w:t>3.0.2</w:t>
            </w:r>
          </w:p>
        </w:tc>
      </w:tr>
    </w:tbl>
    <w:p w14:paraId="5615F886" w14:textId="13CDB77D" w:rsidR="007573A0" w:rsidRDefault="00952733" w:rsidP="007573A0">
      <w:pPr>
        <w:pStyle w:val="ACLFirstLine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4" behindDoc="0" locked="0" layoutInCell="1" allowOverlap="1" wp14:anchorId="76433EC4" wp14:editId="5FBA6B27">
                <wp:simplePos x="0" y="0"/>
                <wp:positionH relativeFrom="margin">
                  <wp:posOffset>3190240</wp:posOffset>
                </wp:positionH>
                <wp:positionV relativeFrom="paragraph">
                  <wp:posOffset>12700</wp:posOffset>
                </wp:positionV>
                <wp:extent cx="2538730" cy="349250"/>
                <wp:effectExtent l="0" t="0" r="0" b="0"/>
                <wp:wrapTopAndBottom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38730" cy="3492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ED4D442" w14:textId="63BDCC92" w:rsidR="004B55A3" w:rsidRPr="00B84795" w:rsidRDefault="004B55A3" w:rsidP="00EF3F90">
                            <w:pPr>
                              <w:pStyle w:val="Caption"/>
                              <w:rPr>
                                <w:noProof/>
                                <w:spacing w:val="-2"/>
                                <w:kern w:val="16"/>
                              </w:rPr>
                            </w:pPr>
                            <w:r>
                              <w:t xml:space="preserve">Figure </w:t>
                            </w:r>
                            <w:r w:rsidR="000F7F58">
                              <w:rPr>
                                <w:noProof/>
                              </w:rPr>
                              <w:fldChar w:fldCharType="begin"/>
                            </w:r>
                            <w:r w:rsidR="000F7F58">
                              <w:rPr>
                                <w:noProof/>
                              </w:rPr>
                              <w:instrText xml:space="preserve"> SEQ Figure \* ARABIC </w:instrText>
                            </w:r>
                            <w:r w:rsidR="000F7F58">
                              <w:rPr>
                                <w:noProof/>
                              </w:rPr>
                              <w:fldChar w:fldCharType="separate"/>
                            </w:r>
                            <w:r w:rsidR="00941E25">
                              <w:rPr>
                                <w:noProof/>
                              </w:rPr>
                              <w:t>5</w:t>
                            </w:r>
                            <w:r w:rsidR="000F7F58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Vanilla decoder conceptual architectu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6433EC4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251.2pt;margin-top:1pt;width:199.9pt;height:27.5pt;z-index:2516582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" stroked="f">
                <v:textbox inset="0,0,0,0">
                  <w:txbxContent>
                    <w:p w14:paraId="3ED4D442" w14:textId="63BDCC92" w:rsidR="004B55A3" w:rsidRPr="00B84795" w:rsidRDefault="004B55A3" w:rsidP="00EF3F90">
                      <w:pPr>
                        <w:pStyle w:val="Caption"/>
                        <w:rPr>
                          <w:noProof/>
                          <w:spacing w:val="-2"/>
                          <w:kern w:val="16"/>
                        </w:rPr>
                      </w:pPr>
                      <w:r>
                        <w:t xml:space="preserve">Figure </w:t>
                      </w:r>
                      <w:r w:rsidR="000F7F58">
                        <w:rPr>
                          <w:noProof/>
                        </w:rPr>
                        <w:fldChar w:fldCharType="begin"/>
                      </w:r>
                      <w:r w:rsidR="000F7F58">
                        <w:rPr>
                          <w:noProof/>
                        </w:rPr>
                        <w:instrText xml:space="preserve"> SEQ Figure \* ARABIC </w:instrText>
                      </w:r>
                      <w:r w:rsidR="000F7F58">
                        <w:rPr>
                          <w:noProof/>
                        </w:rPr>
                        <w:fldChar w:fldCharType="separate"/>
                      </w:r>
                      <w:r w:rsidR="00941E25">
                        <w:rPr>
                          <w:noProof/>
                        </w:rPr>
                        <w:t>5</w:t>
                      </w:r>
                      <w:r w:rsidR="000F7F58">
                        <w:rPr>
                          <w:noProof/>
                        </w:rPr>
                        <w:fldChar w:fldCharType="end"/>
                      </w:r>
                      <w:r>
                        <w:t xml:space="preserve"> Vanilla decoder conceptual architecture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1891F038" w14:textId="72806AD8" w:rsidR="00170F5E" w:rsidRDefault="00D36A59" w:rsidP="007573A0">
      <w:pPr>
        <w:pStyle w:val="ACLFirstLine"/>
        <w:ind w:firstLine="0"/>
      </w:pPr>
      <w:r>
        <w:t xml:space="preserve">The main reason for choosing </w:t>
      </w:r>
      <w:proofErr w:type="spellStart"/>
      <w:r>
        <w:t>PyTorch</w:t>
      </w:r>
      <w:proofErr w:type="spellEnd"/>
      <w:r>
        <w:t xml:space="preserve"> is the dynamic computational graphs</w:t>
      </w:r>
      <w:r w:rsidR="00800265">
        <w:t xml:space="preserve">, which allows modification during </w:t>
      </w:r>
      <w:r w:rsidR="00A71797">
        <w:t xml:space="preserve">runtime. </w:t>
      </w:r>
      <w:r w:rsidR="003F6E41">
        <w:t xml:space="preserve">Like </w:t>
      </w:r>
      <w:proofErr w:type="spellStart"/>
      <w:r w:rsidR="003F6E41">
        <w:t>Tensorflow</w:t>
      </w:r>
      <w:proofErr w:type="spellEnd"/>
      <w:r w:rsidR="003F6E41">
        <w:t>, it also has high adoption rates</w:t>
      </w:r>
      <w:r w:rsidR="00C62123">
        <w:t xml:space="preserve"> and is much favored </w:t>
      </w:r>
      <w:r w:rsidR="00C62123">
        <w:t xml:space="preserve">by the research community. </w:t>
      </w:r>
      <w:proofErr w:type="spellStart"/>
      <w:r w:rsidR="00115AD4">
        <w:t>Gensim</w:t>
      </w:r>
      <w:proofErr w:type="spellEnd"/>
      <w:r w:rsidR="00115AD4">
        <w:t xml:space="preserve"> was used mainly for the availability of the Dictionary </w:t>
      </w:r>
      <w:r w:rsidR="007F43E4">
        <w:t xml:space="preserve">utility, which allows us to map easily from word to the integer IDs. </w:t>
      </w:r>
      <w:r w:rsidR="00F4228C">
        <w:t xml:space="preserve">NLTK was used mainly for its </w:t>
      </w:r>
      <w:proofErr w:type="spellStart"/>
      <w:r w:rsidR="00F4228C">
        <w:t>word_tokenize</w:t>
      </w:r>
      <w:proofErr w:type="spellEnd"/>
      <w:r w:rsidR="00F4228C">
        <w:t xml:space="preserve"> functionality. </w:t>
      </w:r>
      <w:r w:rsidR="002B565F">
        <w:t xml:space="preserve">Matplotlib and seaborn </w:t>
      </w:r>
      <w:r w:rsidR="001C1E2B">
        <w:t>are</w:t>
      </w:r>
      <w:r w:rsidR="002B565F">
        <w:t xml:space="preserve"> used for visualization purposes. </w:t>
      </w:r>
    </w:p>
    <w:p w14:paraId="18CD0DE7" w14:textId="7E145AFE" w:rsidR="00C30AAC" w:rsidRDefault="00C30AAC" w:rsidP="00C30AAC">
      <w:pPr>
        <w:pStyle w:val="ACLSection"/>
        <w:numPr>
          <w:ilvl w:val="0"/>
          <w:numId w:val="3"/>
        </w:numPr>
        <w:ind w:left="403" w:hanging="403"/>
      </w:pPr>
      <w:bookmarkStart w:id="13" w:name="OLE_LINK16"/>
      <w:bookmarkStart w:id="14" w:name="OLE_LINK17"/>
      <w:bookmarkStart w:id="15" w:name="OLE_LINK18"/>
      <w:r>
        <w:t>Model</w:t>
      </w:r>
      <w:bookmarkEnd w:id="13"/>
      <w:bookmarkEnd w:id="14"/>
      <w:bookmarkEnd w:id="15"/>
    </w:p>
    <w:p w14:paraId="0D79B9F1" w14:textId="6C8C410C" w:rsidR="00897FBC" w:rsidRDefault="00897FBC" w:rsidP="00897FBC">
      <w:pPr>
        <w:pStyle w:val="ACLSubsection"/>
        <w:numPr>
          <w:ilvl w:val="1"/>
          <w:numId w:val="3"/>
        </w:numPr>
        <w:ind w:left="562" w:hanging="562"/>
      </w:pPr>
      <w:bookmarkStart w:id="16" w:name="OLE_LINK19"/>
      <w:bookmarkStart w:id="17" w:name="OLE_LINK20"/>
      <w:bookmarkStart w:id="18" w:name="OLE_LINK14"/>
      <w:bookmarkStart w:id="19" w:name="OLE_LINK15"/>
      <w:r>
        <w:t>Vanilla Seq2Seq Encoder-Decoder Model</w:t>
      </w:r>
    </w:p>
    <w:p w14:paraId="507FF523" w14:textId="7108454C" w:rsidR="008C6C51" w:rsidRPr="008C6C51" w:rsidRDefault="003E1708" w:rsidP="008C6C51">
      <w:pPr>
        <w:pStyle w:val="ACLText"/>
      </w:pPr>
      <w:r>
        <w:t xml:space="preserve">The key benefit of </w:t>
      </w:r>
      <w:r w:rsidR="001144EA">
        <w:t xml:space="preserve">a </w:t>
      </w:r>
      <w:bookmarkStart w:id="20" w:name="OLE_LINK27"/>
      <w:bookmarkStart w:id="21" w:name="OLE_LINK28"/>
      <w:bookmarkStart w:id="22" w:name="OLE_LINK31"/>
      <w:r w:rsidR="00364CD8">
        <w:t>Seq2Seq</w:t>
      </w:r>
      <w:r w:rsidR="001144EA">
        <w:t xml:space="preserve"> </w:t>
      </w:r>
      <w:bookmarkEnd w:id="20"/>
      <w:bookmarkEnd w:id="21"/>
      <w:bookmarkEnd w:id="22"/>
      <w:r w:rsidR="001144EA">
        <w:t xml:space="preserve">model </w:t>
      </w:r>
      <w:r w:rsidR="006035C8">
        <w:t xml:space="preserve">is that is </w:t>
      </w:r>
      <w:r w:rsidR="001144EA">
        <w:t xml:space="preserve">allows </w:t>
      </w:r>
      <w:r w:rsidR="00E33FE3">
        <w:t xml:space="preserve">end to end </w:t>
      </w:r>
      <w:r w:rsidR="006035C8">
        <w:t>training on</w:t>
      </w:r>
      <w:r w:rsidR="001144EA">
        <w:t xml:space="preserve"> a single model directly on the source </w:t>
      </w:r>
      <w:r w:rsidR="008271DE">
        <w:t xml:space="preserve">and target sentences </w:t>
      </w:r>
      <w:r w:rsidR="00B4099F">
        <w:t xml:space="preserve">and </w:t>
      </w:r>
      <w:r w:rsidR="001F46D4">
        <w:t>can</w:t>
      </w:r>
      <w:r w:rsidR="00402DC0">
        <w:t xml:space="preserve"> handle variable length input and output sequences of text.</w:t>
      </w:r>
      <w:r w:rsidR="000939A4">
        <w:t xml:space="preserve"> The </w:t>
      </w:r>
      <w:r w:rsidR="00FB3E24">
        <w:t>Seq2Seq</w:t>
      </w:r>
      <w:r w:rsidR="000939A4">
        <w:t xml:space="preserve"> model </w:t>
      </w:r>
      <w:r w:rsidR="00C95F75">
        <w:t>is</w:t>
      </w:r>
      <w:r w:rsidR="000939A4">
        <w:t xml:space="preserve"> used as the basic architecture </w:t>
      </w:r>
      <w:r w:rsidR="00657D6A">
        <w:t xml:space="preserve">for most translation </w:t>
      </w:r>
      <w:r w:rsidR="0027031A">
        <w:t>models</w:t>
      </w:r>
      <w:r w:rsidR="00657D6A">
        <w:t>.</w:t>
      </w:r>
    </w:p>
    <w:p w14:paraId="2466791B" w14:textId="77777777" w:rsidR="0027031A" w:rsidRPr="0027031A" w:rsidRDefault="0027031A" w:rsidP="0027031A">
      <w:pPr>
        <w:pStyle w:val="ACLFirstLine"/>
      </w:pPr>
    </w:p>
    <w:p w14:paraId="407714EC" w14:textId="30BA50E4" w:rsidR="00720288" w:rsidRPr="00720288" w:rsidRDefault="00657D6A" w:rsidP="00720288">
      <w:pPr>
        <w:pStyle w:val="ACLFirstLine"/>
        <w:ind w:firstLine="0"/>
      </w:pPr>
      <w:r>
        <w:t xml:space="preserve">The </w:t>
      </w:r>
      <w:r w:rsidR="00B875DC">
        <w:t>baseline model that we have created uses a</w:t>
      </w:r>
      <w:r w:rsidR="00E81189">
        <w:t>n</w:t>
      </w:r>
      <w:r w:rsidR="00B875DC">
        <w:t xml:space="preserve"> </w:t>
      </w:r>
      <w:r w:rsidR="00640A00">
        <w:t xml:space="preserve">encoder </w:t>
      </w:r>
      <w:r w:rsidR="00E81189">
        <w:t xml:space="preserve">and a decoder as </w:t>
      </w:r>
      <w:r w:rsidR="0056242D">
        <w:t>shown</w:t>
      </w:r>
      <w:r w:rsidR="00E81189">
        <w:t xml:space="preserve"> below.</w:t>
      </w:r>
    </w:p>
    <w:p w14:paraId="0F9B1974" w14:textId="3658149E" w:rsidR="001D1F06" w:rsidRPr="00657D6A" w:rsidRDefault="001D1F06" w:rsidP="00657D6A">
      <w:pPr>
        <w:pStyle w:val="ACLFirstLine"/>
        <w:ind w:firstLine="0"/>
      </w:pPr>
    </w:p>
    <w:p w14:paraId="07D59598" w14:textId="322D4113" w:rsidR="006F0E20" w:rsidRPr="006F0E20" w:rsidRDefault="00EF3F90" w:rsidP="006F0E20">
      <w:pPr>
        <w:pStyle w:val="ACLFirstLine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3" behindDoc="0" locked="0" layoutInCell="1" allowOverlap="1" wp14:anchorId="0D264481" wp14:editId="0B32A978">
                <wp:simplePos x="0" y="0"/>
                <wp:positionH relativeFrom="column">
                  <wp:posOffset>124460</wp:posOffset>
                </wp:positionH>
                <wp:positionV relativeFrom="paragraph">
                  <wp:posOffset>2038350</wp:posOffset>
                </wp:positionV>
                <wp:extent cx="2598420" cy="635"/>
                <wp:effectExtent l="0" t="0" r="0" b="0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9842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9260226" w14:textId="292B0D39" w:rsidR="004B55A3" w:rsidRPr="005B2D74" w:rsidRDefault="004B55A3" w:rsidP="00EF3F90">
                            <w:pPr>
                              <w:pStyle w:val="Caption"/>
                              <w:rPr>
                                <w:noProof/>
                                <w:spacing w:val="-2"/>
                                <w:kern w:val="16"/>
                              </w:rPr>
                            </w:pPr>
                            <w:r>
                              <w:t xml:space="preserve">Figure </w:t>
                            </w:r>
                            <w:r w:rsidR="000F7F58">
                              <w:rPr>
                                <w:noProof/>
                              </w:rPr>
                              <w:fldChar w:fldCharType="begin"/>
                            </w:r>
                            <w:r w:rsidR="000F7F58">
                              <w:rPr>
                                <w:noProof/>
                              </w:rPr>
                              <w:instrText xml:space="preserve"> SEQ Figure \* ARABIC </w:instrText>
                            </w:r>
                            <w:r w:rsidR="000F7F58">
                              <w:rPr>
                                <w:noProof/>
                              </w:rPr>
                              <w:fldChar w:fldCharType="separate"/>
                            </w:r>
                            <w:r w:rsidR="00941E25">
                              <w:rPr>
                                <w:noProof/>
                              </w:rPr>
                              <w:t>6</w:t>
                            </w:r>
                            <w:r w:rsidR="000F7F58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Encoder conceptual represent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D264481" id="Text Box 1" o:spid="_x0000_s1027" type="#_x0000_t202" style="position:absolute;left:0;text-align:left;margin-left:9.8pt;margin-top:160.5pt;width:204.6pt;height:.05pt;z-index:251658243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" stroked="f">
                <v:textbox style="mso-fit-shape-to-text:t" inset="0,0,0,0">
                  <w:txbxContent>
                    <w:p w14:paraId="29260226" w14:textId="292B0D39" w:rsidR="004B55A3" w:rsidRPr="005B2D74" w:rsidRDefault="004B55A3" w:rsidP="00EF3F90">
                      <w:pPr>
                        <w:pStyle w:val="Caption"/>
                        <w:rPr>
                          <w:noProof/>
                          <w:spacing w:val="-2"/>
                          <w:kern w:val="16"/>
                        </w:rPr>
                      </w:pPr>
                      <w:r>
                        <w:t xml:space="preserve">Figure </w:t>
                      </w:r>
                      <w:r w:rsidR="000F7F58">
                        <w:rPr>
                          <w:noProof/>
                        </w:rPr>
                        <w:fldChar w:fldCharType="begin"/>
                      </w:r>
                      <w:r w:rsidR="000F7F58">
                        <w:rPr>
                          <w:noProof/>
                        </w:rPr>
                        <w:instrText xml:space="preserve"> SEQ Figure \* ARABIC </w:instrText>
                      </w:r>
                      <w:r w:rsidR="000F7F58">
                        <w:rPr>
                          <w:noProof/>
                        </w:rPr>
                        <w:fldChar w:fldCharType="separate"/>
                      </w:r>
                      <w:r w:rsidR="00941E25">
                        <w:rPr>
                          <w:noProof/>
                        </w:rPr>
                        <w:t>6</w:t>
                      </w:r>
                      <w:r w:rsidR="000F7F58">
                        <w:rPr>
                          <w:noProof/>
                        </w:rPr>
                        <w:fldChar w:fldCharType="end"/>
                      </w:r>
                      <w:r>
                        <w:t xml:space="preserve"> Encoder conceptual representation</w:t>
                      </w:r>
                    </w:p>
                  </w:txbxContent>
                </v:textbox>
              </v:shape>
            </w:pict>
          </mc:Fallback>
        </mc:AlternateContent>
      </w:r>
      <w:r w:rsidR="00555A48">
        <w:rPr>
          <w:noProof/>
        </w:rPr>
        <w:drawing>
          <wp:anchor distT="0" distB="0" distL="114300" distR="114300" simplePos="0" relativeHeight="251658240" behindDoc="0" locked="0" layoutInCell="1" allowOverlap="1" wp14:anchorId="4C1E7185" wp14:editId="1AAE6C01">
            <wp:simplePos x="0" y="0"/>
            <wp:positionH relativeFrom="column">
              <wp:posOffset>124460</wp:posOffset>
            </wp:positionH>
            <wp:positionV relativeFrom="paragraph">
              <wp:posOffset>32385</wp:posOffset>
            </wp:positionV>
            <wp:extent cx="2598420" cy="1948815"/>
            <wp:effectExtent l="0" t="0" r="0" b="0"/>
            <wp:wrapNone/>
            <wp:docPr id="11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89EB9C46-A5D7-6744-9C16-3E348CEB5B5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2">
                      <a:extLst>
                        <a:ext uri="{FF2B5EF4-FFF2-40B4-BE49-F238E27FC236}">
                          <a16:creationId xmlns:a16="http://schemas.microsoft.com/office/drawing/2014/main" id="{89EB9C46-A5D7-6744-9C16-3E348CEB5B5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598420" cy="1948815"/>
                    </a:xfrm>
                    <a:prstGeom prst="rect">
                      <a:avLst/>
                    </a:prstGeom>
                    <a:ln>
                      <a:noFill/>
                    </a:ln>
                    <a:effectLst/>
                  </pic:spPr>
                </pic:pic>
              </a:graphicData>
            </a:graphic>
          </wp:anchor>
        </w:drawing>
      </w:r>
    </w:p>
    <w:p w14:paraId="24444FE9" w14:textId="30AE37B1" w:rsidR="001D1F06" w:rsidRDefault="001D1F06" w:rsidP="00657D6A">
      <w:pPr>
        <w:pStyle w:val="ACLFirstLine"/>
        <w:ind w:firstLine="0"/>
      </w:pPr>
    </w:p>
    <w:p w14:paraId="2A41B66B" w14:textId="33B1C130" w:rsidR="001D1F06" w:rsidRDefault="001D1F06" w:rsidP="00657D6A">
      <w:pPr>
        <w:pStyle w:val="ACLFirstLine"/>
        <w:ind w:firstLine="0"/>
      </w:pPr>
    </w:p>
    <w:p w14:paraId="341D71DB" w14:textId="38E2B471" w:rsidR="001D1F06" w:rsidRDefault="001D1F06" w:rsidP="00657D6A">
      <w:pPr>
        <w:pStyle w:val="ACLFirstLine"/>
        <w:ind w:firstLine="0"/>
      </w:pPr>
    </w:p>
    <w:p w14:paraId="39E4C41D" w14:textId="282ECE2E" w:rsidR="001D1F06" w:rsidRDefault="001D1F06" w:rsidP="00657D6A">
      <w:pPr>
        <w:pStyle w:val="ACLFirstLine"/>
        <w:ind w:firstLine="0"/>
      </w:pPr>
    </w:p>
    <w:p w14:paraId="123AEC82" w14:textId="22AF431D" w:rsidR="001D1F06" w:rsidRDefault="001D1F06" w:rsidP="00657D6A">
      <w:pPr>
        <w:pStyle w:val="ACLFirstLine"/>
        <w:ind w:firstLine="0"/>
      </w:pPr>
    </w:p>
    <w:p w14:paraId="22AA1BDD" w14:textId="3E75F8FD" w:rsidR="001D1F06" w:rsidRDefault="001D1F06" w:rsidP="00657D6A">
      <w:pPr>
        <w:pStyle w:val="ACLFirstLine"/>
        <w:ind w:firstLine="0"/>
      </w:pPr>
    </w:p>
    <w:p w14:paraId="3E5DFBF4" w14:textId="77777777" w:rsidR="001D1F06" w:rsidRDefault="001D1F06" w:rsidP="00657D6A">
      <w:pPr>
        <w:pStyle w:val="ACLFirstLine"/>
        <w:ind w:firstLine="0"/>
      </w:pPr>
    </w:p>
    <w:p w14:paraId="72BF4025" w14:textId="1BD1447E" w:rsidR="001D1F06" w:rsidRDefault="001D1F06" w:rsidP="00657D6A">
      <w:pPr>
        <w:pStyle w:val="ACLFirstLine"/>
        <w:ind w:firstLine="0"/>
      </w:pPr>
    </w:p>
    <w:p w14:paraId="384FB455" w14:textId="77777777" w:rsidR="001D1F06" w:rsidRDefault="001D1F06" w:rsidP="00657D6A">
      <w:pPr>
        <w:pStyle w:val="ACLFirstLine"/>
        <w:ind w:firstLine="0"/>
      </w:pPr>
    </w:p>
    <w:p w14:paraId="18CEA66D" w14:textId="77777777" w:rsidR="001D1F06" w:rsidRDefault="001D1F06" w:rsidP="00657D6A">
      <w:pPr>
        <w:pStyle w:val="ACLFirstLine"/>
        <w:ind w:firstLine="0"/>
      </w:pPr>
    </w:p>
    <w:p w14:paraId="29E85841" w14:textId="2933BC85" w:rsidR="001D1F06" w:rsidRDefault="001D1F06" w:rsidP="00657D6A">
      <w:pPr>
        <w:pStyle w:val="ACLFirstLine"/>
        <w:ind w:firstLine="0"/>
      </w:pPr>
    </w:p>
    <w:p w14:paraId="64B20BDB" w14:textId="16FE1727" w:rsidR="001D1F06" w:rsidRDefault="001D1F06" w:rsidP="00657D6A">
      <w:pPr>
        <w:pStyle w:val="ACLFirstLine"/>
        <w:ind w:firstLine="0"/>
      </w:pPr>
    </w:p>
    <w:p w14:paraId="7A0470F4" w14:textId="560500AA" w:rsidR="001D1F06" w:rsidRDefault="00952733" w:rsidP="00657D6A">
      <w:pPr>
        <w:pStyle w:val="ACLFirstLine"/>
        <w:ind w:firstLine="0"/>
      </w:pPr>
      <w:r>
        <w:rPr>
          <w:noProof/>
        </w:rPr>
        <w:drawing>
          <wp:anchor distT="0" distB="0" distL="114300" distR="114300" simplePos="0" relativeHeight="251658241" behindDoc="0" locked="0" layoutInCell="1" allowOverlap="1" wp14:anchorId="2ED4552C" wp14:editId="18F41888">
            <wp:simplePos x="0" y="0"/>
            <wp:positionH relativeFrom="column">
              <wp:posOffset>153035</wp:posOffset>
            </wp:positionH>
            <wp:positionV relativeFrom="paragraph">
              <wp:posOffset>287020</wp:posOffset>
            </wp:positionV>
            <wp:extent cx="2795270" cy="2096135"/>
            <wp:effectExtent l="0" t="0" r="5080" b="0"/>
            <wp:wrapTopAndBottom/>
            <wp:docPr id="12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7F07169A-BBEB-EF46-9F88-F3B36286343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5">
                      <a:extLst>
                        <a:ext uri="{FF2B5EF4-FFF2-40B4-BE49-F238E27FC236}">
                          <a16:creationId xmlns:a16="http://schemas.microsoft.com/office/drawing/2014/main" id="{7F07169A-BBEB-EF46-9F88-F3B36286343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795270" cy="20961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CF3C20A" w14:textId="1956BA03" w:rsidR="001D1F06" w:rsidRDefault="001D1F06" w:rsidP="00657D6A">
      <w:pPr>
        <w:pStyle w:val="ACLFirstLine"/>
        <w:ind w:firstLine="0"/>
      </w:pPr>
    </w:p>
    <w:p w14:paraId="537BCE46" w14:textId="3E50737F" w:rsidR="001D1F06" w:rsidRDefault="001D1F06" w:rsidP="00657D6A">
      <w:pPr>
        <w:pStyle w:val="ACLFirstLine"/>
        <w:ind w:firstLine="0"/>
      </w:pPr>
    </w:p>
    <w:p w14:paraId="3D46DCE9" w14:textId="4E6B49C2" w:rsidR="009D6916" w:rsidRPr="009D6916" w:rsidRDefault="00F417C5" w:rsidP="009D6916">
      <w:pPr>
        <w:pStyle w:val="ACLFirstLine"/>
        <w:ind w:firstLine="0"/>
      </w:pPr>
      <w:r>
        <w:lastRenderedPageBreak/>
        <w:t>The inputs to the encoder are the tensors corresponding to the English tokens</w:t>
      </w:r>
      <w:r w:rsidR="00C76360">
        <w:t>.</w:t>
      </w:r>
      <w:r>
        <w:t xml:space="preserve"> </w:t>
      </w:r>
      <w:r w:rsidR="00C76360">
        <w:t>For each GRU cell, it receives</w:t>
      </w:r>
      <w:r>
        <w:t xml:space="preserve"> the previous hidden state from the </w:t>
      </w:r>
      <w:r w:rsidR="00C76360">
        <w:t>prior GRU cell as shown in the picture</w:t>
      </w:r>
      <w:r w:rsidR="00FF3CA3">
        <w:t xml:space="preserve">. The input is fed into an embedding layer whose input dimensions are the </w:t>
      </w:r>
      <w:r w:rsidR="002826EB">
        <w:t>English vocabular</w:t>
      </w:r>
      <w:r w:rsidR="009A4FD0">
        <w:t>y</w:t>
      </w:r>
      <w:r w:rsidR="002826EB">
        <w:t xml:space="preserve"> size and the output dimensions are the </w:t>
      </w:r>
      <w:r w:rsidR="00F43BA1">
        <w:t>hidden</w:t>
      </w:r>
      <w:r w:rsidR="00373933">
        <w:t xml:space="preserve"> size which is a hyper parameter</w:t>
      </w:r>
      <w:r w:rsidR="00710AF0">
        <w:t>. The embedded tensor is fed into the GRU layer with the previous hidden state as the other input</w:t>
      </w:r>
      <w:r w:rsidR="00986866">
        <w:t xml:space="preserve">. </w:t>
      </w:r>
      <w:r w:rsidR="00EA649A">
        <w:t xml:space="preserve">The hidden state of the last GRU cell is known as the encoder representation, and this is the vector that is passed on to the decoder. </w:t>
      </w:r>
    </w:p>
    <w:p w14:paraId="482D6290" w14:textId="77777777" w:rsidR="00C95F75" w:rsidRDefault="00C95F75" w:rsidP="00657D6A">
      <w:pPr>
        <w:pStyle w:val="ACLFirstLine"/>
        <w:ind w:firstLine="0"/>
      </w:pPr>
    </w:p>
    <w:p w14:paraId="211FF38F" w14:textId="3584D798" w:rsidR="0047464A" w:rsidRPr="00657D6A" w:rsidRDefault="0047464A" w:rsidP="0047464A">
      <w:pPr>
        <w:pStyle w:val="Caption"/>
        <w:framePr w:wrap="around" w:vAnchor="page" w:hAnchor="page" w:x="6744" w:y="5403"/>
        <w:jc w:val="both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 w:rsidR="00941E25">
        <w:rPr>
          <w:noProof/>
        </w:rPr>
        <w:t>7</w:t>
      </w:r>
      <w:r>
        <w:rPr>
          <w:noProof/>
        </w:rPr>
        <w:fldChar w:fldCharType="end"/>
      </w:r>
      <w:r>
        <w:t xml:space="preserve"> Vanilla Decoder </w:t>
      </w:r>
      <w:r>
        <w:rPr>
          <w:noProof/>
        </w:rPr>
        <w:t>architecture</w:t>
      </w:r>
    </w:p>
    <w:p w14:paraId="0B21487D" w14:textId="77777777" w:rsidR="004B55A3" w:rsidRDefault="00213718" w:rsidP="0047464A">
      <w:pPr>
        <w:pStyle w:val="ACLFirstLine"/>
        <w:keepNext/>
        <w:ind w:firstLine="0"/>
        <w:jc w:val="center"/>
      </w:pPr>
      <w:r>
        <w:rPr>
          <w:noProof/>
          <w:lang w:eastAsia="en-US"/>
        </w:rPr>
        <w:drawing>
          <wp:inline distT="0" distB="0" distL="0" distR="0" wp14:anchorId="659FE194" wp14:editId="3677264F">
            <wp:extent cx="2038350" cy="1971675"/>
            <wp:effectExtent l="0" t="0" r="0" b="9525"/>
            <wp:docPr id="572050850" name="Picture 572050850" descr="https://pytorch.org/tutorials/_images/encoder-networ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38350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42A120" w14:textId="102D1F08" w:rsidR="00722255" w:rsidRDefault="00722255" w:rsidP="0047464A">
      <w:pPr>
        <w:pStyle w:val="Caption"/>
        <w:framePr w:wrap="around" w:vAnchor="page" w:hAnchor="page" w:x="2364" w:y="8416"/>
        <w:jc w:val="both"/>
      </w:pPr>
      <w:r>
        <w:t xml:space="preserve">Figure </w:t>
      </w:r>
      <w:r w:rsidR="000F7F58">
        <w:rPr>
          <w:noProof/>
        </w:rPr>
        <w:fldChar w:fldCharType="begin"/>
      </w:r>
      <w:r w:rsidR="000F7F58">
        <w:rPr>
          <w:noProof/>
        </w:rPr>
        <w:instrText xml:space="preserve"> SEQ Figure \* ARABIC </w:instrText>
      </w:r>
      <w:r w:rsidR="000F7F58">
        <w:rPr>
          <w:noProof/>
        </w:rPr>
        <w:fldChar w:fldCharType="separate"/>
      </w:r>
      <w:r w:rsidR="00941E25">
        <w:rPr>
          <w:noProof/>
        </w:rPr>
        <w:t>8</w:t>
      </w:r>
      <w:r w:rsidR="000F7F58">
        <w:rPr>
          <w:noProof/>
        </w:rPr>
        <w:fldChar w:fldCharType="end"/>
      </w:r>
      <w:r>
        <w:t xml:space="preserve"> Encoder architecture</w:t>
      </w:r>
    </w:p>
    <w:p w14:paraId="47F3B86F" w14:textId="77777777" w:rsidR="004B55A3" w:rsidRDefault="004B55A3" w:rsidP="00657D6A">
      <w:pPr>
        <w:pStyle w:val="ACLFirstLine"/>
        <w:ind w:firstLine="0"/>
      </w:pPr>
    </w:p>
    <w:p w14:paraId="0A592173" w14:textId="77777777" w:rsidR="004B55A3" w:rsidRDefault="004B55A3" w:rsidP="00657D6A">
      <w:pPr>
        <w:pStyle w:val="ACLFirstLine"/>
        <w:ind w:firstLine="0"/>
      </w:pPr>
    </w:p>
    <w:p w14:paraId="75352F59" w14:textId="77777777" w:rsidR="004B55A3" w:rsidRDefault="004B55A3" w:rsidP="00657D6A">
      <w:pPr>
        <w:pStyle w:val="ACLFirstLine"/>
        <w:ind w:firstLine="0"/>
      </w:pPr>
    </w:p>
    <w:p w14:paraId="45067C43" w14:textId="7E1FEE56" w:rsidR="00FA1AE4" w:rsidRDefault="00FA1AE4" w:rsidP="00657D6A">
      <w:pPr>
        <w:pStyle w:val="ACLFirstLine"/>
        <w:ind w:firstLine="0"/>
      </w:pPr>
      <w:r>
        <w:t xml:space="preserve">The decoder uses the previous hidden tensor and the </w:t>
      </w:r>
      <w:r w:rsidR="00076CFA">
        <w:t>input from the target Bahasa vocab</w:t>
      </w:r>
      <w:r w:rsidR="009F6F2D">
        <w:t>ulary</w:t>
      </w:r>
      <w:r w:rsidR="00076CFA">
        <w:t xml:space="preserve"> if teacher forcing is enabled.</w:t>
      </w:r>
      <w:r w:rsidR="002B0F9C">
        <w:t xml:space="preserve"> The input is fed into an embedding layer whose input is the </w:t>
      </w:r>
      <w:r w:rsidR="003907F7">
        <w:t xml:space="preserve">size of the Bahasa vocab and output is the hidden size which is a hyper parameter. </w:t>
      </w:r>
      <w:proofErr w:type="spellStart"/>
      <w:r w:rsidR="00A61744">
        <w:t>ReLU</w:t>
      </w:r>
      <w:proofErr w:type="spellEnd"/>
      <w:r w:rsidR="00A61744">
        <w:t xml:space="preserve"> activation is applied to the output of the embedding layer </w:t>
      </w:r>
      <w:r w:rsidR="009A4F71">
        <w:t>and fed into the GRU network as an input along with the previous hidden tensor</w:t>
      </w:r>
      <w:r w:rsidR="00204657">
        <w:t>. A linear layer of output dimension the size of the Bahasa vocabulary</w:t>
      </w:r>
      <w:r w:rsidR="00370900">
        <w:t xml:space="preserve"> size is fed the output of the GRU network. </w:t>
      </w:r>
      <w:r w:rsidR="00370900" w:rsidRPr="0026311C">
        <w:rPr>
          <w:b/>
        </w:rPr>
        <w:t xml:space="preserve">Log </w:t>
      </w:r>
      <w:proofErr w:type="spellStart"/>
      <w:r w:rsidR="00370900" w:rsidRPr="0026311C">
        <w:rPr>
          <w:b/>
        </w:rPr>
        <w:t>Softmax</w:t>
      </w:r>
      <w:proofErr w:type="spellEnd"/>
      <w:r w:rsidR="00370900" w:rsidRPr="0026311C">
        <w:rPr>
          <w:b/>
        </w:rPr>
        <w:t xml:space="preserve"> </w:t>
      </w:r>
      <w:r w:rsidR="00370900">
        <w:t xml:space="preserve">activation is applied to this final linear layer. </w:t>
      </w:r>
      <w:r w:rsidR="0026311C">
        <w:t xml:space="preserve">Training is performed </w:t>
      </w:r>
      <w:r w:rsidR="00251E2B">
        <w:rPr>
          <w:color w:val="000000" w:themeColor="text1"/>
        </w:rPr>
        <w:t xml:space="preserve">to minimize the </w:t>
      </w:r>
      <w:r w:rsidR="00251E2B" w:rsidRPr="00711E4F">
        <w:rPr>
          <w:b/>
          <w:color w:val="000000" w:themeColor="text1"/>
        </w:rPr>
        <w:t>negative log likelihood loss</w:t>
      </w:r>
      <w:r w:rsidR="000E673F">
        <w:rPr>
          <w:color w:val="000000" w:themeColor="text1"/>
        </w:rPr>
        <w:t xml:space="preserve"> using the SGD optimizer with learning rate of 0.0001. </w:t>
      </w:r>
    </w:p>
    <w:p w14:paraId="26E4C03D" w14:textId="1435339A" w:rsidR="00722255" w:rsidRDefault="00213718" w:rsidP="0047464A">
      <w:pPr>
        <w:pStyle w:val="ACLFirstLine"/>
        <w:keepNext/>
        <w:ind w:firstLine="0"/>
        <w:jc w:val="center"/>
      </w:pPr>
      <w:r>
        <w:rPr>
          <w:noProof/>
          <w:lang w:eastAsia="en-US"/>
        </w:rPr>
        <w:drawing>
          <wp:inline distT="0" distB="0" distL="0" distR="0" wp14:anchorId="4D3D0A7A" wp14:editId="174519A9">
            <wp:extent cx="1819275" cy="2473874"/>
            <wp:effectExtent l="0" t="0" r="0" b="3175"/>
            <wp:docPr id="522252907" name="Picture 522252907" descr="https://pytorch.org/tutorials/_images/decoder-networ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19275" cy="24738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4382C3" w14:textId="77777777" w:rsidR="007A4BE6" w:rsidRPr="002F71E7" w:rsidRDefault="007A4BE6" w:rsidP="007A4BE6">
      <w:pPr>
        <w:pStyle w:val="ACLFirstLine"/>
        <w:ind w:firstLine="0"/>
        <w:rPr>
          <w:highlight w:val="yellow"/>
        </w:rPr>
      </w:pPr>
      <w:bookmarkStart w:id="23" w:name="OLE_LINK1"/>
      <w:bookmarkStart w:id="24" w:name="OLE_LINK2"/>
    </w:p>
    <w:bookmarkEnd w:id="23"/>
    <w:bookmarkEnd w:id="24"/>
    <w:p w14:paraId="11BA993D" w14:textId="77777777" w:rsidR="007E0CDC" w:rsidRDefault="007E0CDC" w:rsidP="007E0CDC">
      <w:pPr>
        <w:pStyle w:val="ACLFirstLine"/>
      </w:pPr>
    </w:p>
    <w:p w14:paraId="6C4E08AC" w14:textId="2C093BC6" w:rsidR="007E0CDC" w:rsidRPr="00585848" w:rsidRDefault="007E0CDC" w:rsidP="007E0CDC">
      <w:pPr>
        <w:pStyle w:val="ACLFirstLine"/>
        <w:numPr>
          <w:ilvl w:val="2"/>
          <w:numId w:val="3"/>
        </w:numPr>
      </w:pPr>
      <w:r>
        <w:rPr>
          <w:b/>
        </w:rPr>
        <w:t>Pros</w:t>
      </w:r>
      <w:r w:rsidR="00091809">
        <w:rPr>
          <w:b/>
        </w:rPr>
        <w:t xml:space="preserve"> of this Model </w:t>
      </w:r>
    </w:p>
    <w:p w14:paraId="6EA3E567" w14:textId="21259EF7" w:rsidR="00DE23BA" w:rsidRDefault="00DE23BA" w:rsidP="004D20B1">
      <w:pPr>
        <w:pStyle w:val="Heading1"/>
        <w:numPr>
          <w:ilvl w:val="0"/>
          <w:numId w:val="0"/>
        </w:numPr>
        <w:rPr>
          <w:rFonts w:ascii="Times New Roman" w:hAnsi="Times New Roman" w:cs="Times New Roman"/>
          <w:color w:val="000000" w:themeColor="text1"/>
          <w:sz w:val="22"/>
          <w:szCs w:val="22"/>
        </w:rPr>
      </w:pPr>
      <w:r>
        <w:rPr>
          <w:rFonts w:ascii="Times New Roman" w:hAnsi="Times New Roman" w:cs="Times New Roman"/>
          <w:color w:val="000000" w:themeColor="text1"/>
          <w:sz w:val="22"/>
          <w:szCs w:val="22"/>
        </w:rPr>
        <w:t>This model is simple to train and understand</w:t>
      </w:r>
      <w:r w:rsidR="00FB5A77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mong the different </w:t>
      </w:r>
      <w:r w:rsidR="00C75008">
        <w:rPr>
          <w:rFonts w:ascii="Times New Roman" w:hAnsi="Times New Roman" w:cs="Times New Roman"/>
          <w:color w:val="000000" w:themeColor="text1"/>
          <w:sz w:val="22"/>
          <w:szCs w:val="22"/>
        </w:rPr>
        <w:t>Seq2Seq</w:t>
      </w:r>
      <w:r w:rsidR="004F01A1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E30B18">
        <w:rPr>
          <w:rFonts w:ascii="Times New Roman" w:hAnsi="Times New Roman" w:cs="Times New Roman"/>
          <w:color w:val="000000" w:themeColor="text1"/>
          <w:sz w:val="22"/>
          <w:szCs w:val="22"/>
        </w:rPr>
        <w:t>architectures</w:t>
      </w:r>
      <w:r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. It is a </w:t>
      </w:r>
      <w:r w:rsidR="002D7BC7">
        <w:rPr>
          <w:rFonts w:ascii="Times New Roman" w:hAnsi="Times New Roman" w:cs="Times New Roman"/>
          <w:color w:val="000000" w:themeColor="text1"/>
          <w:sz w:val="22"/>
          <w:szCs w:val="22"/>
        </w:rPr>
        <w:t>relatively simple</w:t>
      </w:r>
      <w:r w:rsidR="00CB764F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baseline model that helps to </w:t>
      </w:r>
      <w:r w:rsidR="002A3B27">
        <w:rPr>
          <w:rFonts w:ascii="Times New Roman" w:hAnsi="Times New Roman" w:cs="Times New Roman"/>
          <w:color w:val="000000" w:themeColor="text1"/>
          <w:sz w:val="22"/>
          <w:szCs w:val="22"/>
        </w:rPr>
        <w:t>understand</w:t>
      </w:r>
      <w:r w:rsidR="00CB764F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the </w:t>
      </w:r>
      <w:r w:rsidR="004C218B">
        <w:rPr>
          <w:rFonts w:ascii="Times New Roman" w:hAnsi="Times New Roman" w:cs="Times New Roman"/>
          <w:color w:val="000000" w:themeColor="text1"/>
          <w:sz w:val="22"/>
          <w:szCs w:val="22"/>
        </w:rPr>
        <w:t>base performance</w:t>
      </w:r>
      <w:r w:rsidR="002D7BC7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of</w:t>
      </w:r>
      <w:r w:rsidR="002A3B27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FB5A77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</w:t>
      </w:r>
      <w:r w:rsidR="002A3B27">
        <w:rPr>
          <w:rFonts w:ascii="Times New Roman" w:hAnsi="Times New Roman" w:cs="Times New Roman"/>
          <w:color w:val="000000" w:themeColor="text1"/>
          <w:sz w:val="22"/>
          <w:szCs w:val="22"/>
        </w:rPr>
        <w:t>translation task.</w:t>
      </w:r>
      <w:r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</w:p>
    <w:p w14:paraId="185AE47C" w14:textId="77777777" w:rsidR="004D20B1" w:rsidRPr="004D20B1" w:rsidRDefault="004D20B1" w:rsidP="004D20B1"/>
    <w:p w14:paraId="4F5FAEB3" w14:textId="69F257FA" w:rsidR="00D2691F" w:rsidRDefault="007E0CDC" w:rsidP="007E0CDC">
      <w:pPr>
        <w:pStyle w:val="ACLFirstLine"/>
        <w:numPr>
          <w:ilvl w:val="2"/>
          <w:numId w:val="3"/>
        </w:numPr>
        <w:rPr>
          <w:b/>
        </w:rPr>
      </w:pPr>
      <w:r w:rsidRPr="00091809">
        <w:rPr>
          <w:b/>
        </w:rPr>
        <w:t>Con</w:t>
      </w:r>
      <w:r w:rsidR="00091809" w:rsidRPr="00091809">
        <w:rPr>
          <w:b/>
        </w:rPr>
        <w:t xml:space="preserve">s of this Model </w:t>
      </w:r>
    </w:p>
    <w:p w14:paraId="0EE40D3E" w14:textId="77777777" w:rsidR="00DE23BA" w:rsidRDefault="00DE23BA" w:rsidP="00091809">
      <w:pPr>
        <w:pStyle w:val="ACLFirstLine"/>
        <w:ind w:firstLine="0"/>
      </w:pPr>
    </w:p>
    <w:p w14:paraId="43AD51D1" w14:textId="41A0A952" w:rsidR="004E13AC" w:rsidRPr="004E13AC" w:rsidRDefault="00585848" w:rsidP="00743441">
      <w:pPr>
        <w:pStyle w:val="ACLFirstLine"/>
        <w:ind w:firstLine="0"/>
      </w:pPr>
      <w:r>
        <w:t xml:space="preserve">One of the </w:t>
      </w:r>
      <w:r w:rsidR="00014945">
        <w:t xml:space="preserve">main </w:t>
      </w:r>
      <w:r>
        <w:t>drawbacks</w:t>
      </w:r>
      <w:r w:rsidR="00091809">
        <w:t xml:space="preserve"> of the plain vanilla </w:t>
      </w:r>
      <w:r w:rsidR="00C75008">
        <w:t>Seq2Seq</w:t>
      </w:r>
      <w:r w:rsidR="00091809">
        <w:t xml:space="preserve"> encoder-decoder model is that all the decoder knows about the encoder portion of the model is a </w:t>
      </w:r>
      <w:r>
        <w:t xml:space="preserve">fixed-length vector, no matter how long or complex the sentence is. </w:t>
      </w:r>
      <w:r w:rsidR="00DE23BA">
        <w:t xml:space="preserve">This is a bottle-neck for the training, no matter how much the parameters of the model </w:t>
      </w:r>
      <w:bookmarkEnd w:id="16"/>
      <w:bookmarkEnd w:id="17"/>
      <w:r w:rsidR="00E25138">
        <w:t>varies.</w:t>
      </w:r>
    </w:p>
    <w:p w14:paraId="57267C1A" w14:textId="72833015" w:rsidR="00897FBC" w:rsidRDefault="00897FBC" w:rsidP="00897FBC">
      <w:pPr>
        <w:pStyle w:val="ACLText"/>
      </w:pPr>
    </w:p>
    <w:p w14:paraId="66C2A311" w14:textId="1B8D8280" w:rsidR="00897FBC" w:rsidRDefault="00897FBC" w:rsidP="00897FBC">
      <w:pPr>
        <w:pStyle w:val="ACLSubsection"/>
        <w:numPr>
          <w:ilvl w:val="1"/>
          <w:numId w:val="3"/>
        </w:numPr>
        <w:ind w:left="562" w:hanging="562"/>
      </w:pPr>
      <w:r>
        <w:t>Seq2Seq Encoder-Decoder Model with Attention</w:t>
      </w:r>
    </w:p>
    <w:p w14:paraId="546310D2" w14:textId="77892B57" w:rsidR="003B2117" w:rsidRDefault="003B2117" w:rsidP="003B2117">
      <w:pPr>
        <w:pStyle w:val="ACLFirstLine"/>
      </w:pPr>
    </w:p>
    <w:p w14:paraId="32CF9FF1" w14:textId="1BD9F499" w:rsidR="00B654A4" w:rsidRDefault="00507EB0" w:rsidP="003B2117">
      <w:pPr>
        <w:pStyle w:val="ACLFirstLine"/>
        <w:ind w:firstLine="0"/>
        <w:rPr>
          <w:color w:val="000000" w:themeColor="text1"/>
        </w:rPr>
      </w:pPr>
      <w:r>
        <w:rPr>
          <w:color w:val="000000" w:themeColor="text1"/>
        </w:rPr>
        <w:t xml:space="preserve">In the Vanilla </w:t>
      </w:r>
      <w:r w:rsidR="00B55699">
        <w:rPr>
          <w:color w:val="000000" w:themeColor="text1"/>
        </w:rPr>
        <w:t>Seq2Seq</w:t>
      </w:r>
      <w:r>
        <w:rPr>
          <w:color w:val="000000" w:themeColor="text1"/>
        </w:rPr>
        <w:t xml:space="preserve"> model the </w:t>
      </w:r>
      <w:r w:rsidR="00E667B3">
        <w:rPr>
          <w:color w:val="000000" w:themeColor="text1"/>
        </w:rPr>
        <w:t xml:space="preserve">single context vector is responsible </w:t>
      </w:r>
      <w:r w:rsidR="00C25B55">
        <w:rPr>
          <w:color w:val="000000" w:themeColor="text1"/>
        </w:rPr>
        <w:t>for encoding</w:t>
      </w:r>
      <w:r w:rsidR="00E667B3">
        <w:rPr>
          <w:color w:val="000000" w:themeColor="text1"/>
        </w:rPr>
        <w:t xml:space="preserve"> the entire input sequence irrespective of the length of the input sequence. </w:t>
      </w:r>
      <w:r w:rsidR="002D12CB">
        <w:rPr>
          <w:color w:val="000000" w:themeColor="text1"/>
        </w:rPr>
        <w:t>T</w:t>
      </w:r>
      <w:r w:rsidR="00AB4AC4">
        <w:rPr>
          <w:color w:val="000000" w:themeColor="text1"/>
        </w:rPr>
        <w:t xml:space="preserve">o aid the decoder </w:t>
      </w:r>
      <w:r w:rsidR="00B55699">
        <w:rPr>
          <w:color w:val="000000" w:themeColor="text1"/>
        </w:rPr>
        <w:t xml:space="preserve">to </w:t>
      </w:r>
      <w:r w:rsidR="006F6795">
        <w:rPr>
          <w:color w:val="000000" w:themeColor="text1"/>
        </w:rPr>
        <w:t>generate</w:t>
      </w:r>
      <w:r w:rsidR="00AB4AC4">
        <w:rPr>
          <w:color w:val="000000" w:themeColor="text1"/>
        </w:rPr>
        <w:t xml:space="preserve"> better translations, additional </w:t>
      </w:r>
      <w:r w:rsidR="00A77E98">
        <w:rPr>
          <w:color w:val="000000" w:themeColor="text1"/>
        </w:rPr>
        <w:t xml:space="preserve">inputs in form of attention weights </w:t>
      </w:r>
      <w:r w:rsidR="00050A9A">
        <w:rPr>
          <w:color w:val="000000" w:themeColor="text1"/>
        </w:rPr>
        <w:t>are</w:t>
      </w:r>
      <w:r w:rsidR="007830FD">
        <w:rPr>
          <w:color w:val="000000" w:themeColor="text1"/>
        </w:rPr>
        <w:t xml:space="preserve"> generated </w:t>
      </w:r>
      <w:r w:rsidR="00050A9A">
        <w:rPr>
          <w:color w:val="000000" w:themeColor="text1"/>
        </w:rPr>
        <w:t xml:space="preserve">that are </w:t>
      </w:r>
      <w:r w:rsidR="000C479B">
        <w:rPr>
          <w:color w:val="000000" w:themeColor="text1"/>
        </w:rPr>
        <w:t>multiplied</w:t>
      </w:r>
      <w:r w:rsidR="00050A9A">
        <w:rPr>
          <w:color w:val="000000" w:themeColor="text1"/>
        </w:rPr>
        <w:t xml:space="preserve"> </w:t>
      </w:r>
      <w:r w:rsidR="000C479B">
        <w:rPr>
          <w:color w:val="000000" w:themeColor="text1"/>
        </w:rPr>
        <w:t>with</w:t>
      </w:r>
      <w:r w:rsidR="00050A9A">
        <w:rPr>
          <w:color w:val="000000" w:themeColor="text1"/>
        </w:rPr>
        <w:t xml:space="preserve"> the outputs of the encoder</w:t>
      </w:r>
      <w:r w:rsidR="000C479B">
        <w:rPr>
          <w:color w:val="000000" w:themeColor="text1"/>
        </w:rPr>
        <w:t xml:space="preserve"> to create a weighted combination</w:t>
      </w:r>
      <w:r w:rsidR="00050A9A">
        <w:rPr>
          <w:color w:val="000000" w:themeColor="text1"/>
        </w:rPr>
        <w:t>.</w:t>
      </w:r>
    </w:p>
    <w:p w14:paraId="49418385" w14:textId="77777777" w:rsidR="005A40A1" w:rsidRDefault="005A40A1" w:rsidP="003B2117">
      <w:pPr>
        <w:pStyle w:val="ACLFirstLine"/>
        <w:ind w:firstLine="0"/>
        <w:rPr>
          <w:color w:val="000000" w:themeColor="text1"/>
        </w:rPr>
      </w:pPr>
    </w:p>
    <w:p w14:paraId="72E6724C" w14:textId="2A7AA12C" w:rsidR="005A40A1" w:rsidRDefault="005A40A1" w:rsidP="003B2117">
      <w:pPr>
        <w:pStyle w:val="ACLFirstLine"/>
        <w:ind w:firstLine="0"/>
        <w:rPr>
          <w:color w:val="000000" w:themeColor="text1"/>
        </w:rPr>
      </w:pPr>
      <w:r>
        <w:rPr>
          <w:color w:val="000000" w:themeColor="text1"/>
        </w:rPr>
        <w:t xml:space="preserve">The encoder for the </w:t>
      </w:r>
      <w:r w:rsidR="00B55699">
        <w:rPr>
          <w:color w:val="000000" w:themeColor="text1"/>
        </w:rPr>
        <w:t>Seq2Seq</w:t>
      </w:r>
      <w:r>
        <w:rPr>
          <w:color w:val="000000" w:themeColor="text1"/>
        </w:rPr>
        <w:t xml:space="preserve"> model with attention is </w:t>
      </w:r>
      <w:r w:rsidR="00124156">
        <w:rPr>
          <w:color w:val="000000" w:themeColor="text1"/>
        </w:rPr>
        <w:t>the same as</w:t>
      </w:r>
      <w:r>
        <w:rPr>
          <w:color w:val="000000" w:themeColor="text1"/>
        </w:rPr>
        <w:t xml:space="preserve"> the </w:t>
      </w:r>
      <w:r w:rsidR="00B81B74">
        <w:rPr>
          <w:color w:val="000000" w:themeColor="text1"/>
        </w:rPr>
        <w:t xml:space="preserve">encoder used for the Vanilla sequence to sequence model. The output of the encoder has dimension </w:t>
      </w:r>
      <w:r w:rsidR="006019D1">
        <w:rPr>
          <w:color w:val="000000" w:themeColor="text1"/>
        </w:rPr>
        <w:t>“</w:t>
      </w:r>
      <w:proofErr w:type="spellStart"/>
      <w:r w:rsidR="006019D1">
        <w:rPr>
          <w:color w:val="000000" w:themeColor="text1"/>
        </w:rPr>
        <w:t>hidden_size</w:t>
      </w:r>
      <w:proofErr w:type="spellEnd"/>
      <w:r w:rsidR="006019D1">
        <w:rPr>
          <w:color w:val="000000" w:themeColor="text1"/>
        </w:rPr>
        <w:t xml:space="preserve">” which is a </w:t>
      </w:r>
      <w:r w:rsidR="006019D1">
        <w:rPr>
          <w:color w:val="000000" w:themeColor="text1"/>
        </w:rPr>
        <w:lastRenderedPageBreak/>
        <w:t xml:space="preserve">hyper parameter. </w:t>
      </w:r>
      <w:r w:rsidR="000C1A29">
        <w:rPr>
          <w:color w:val="000000" w:themeColor="text1"/>
        </w:rPr>
        <w:t xml:space="preserve">The decoder network </w:t>
      </w:r>
      <w:r w:rsidR="00E54239">
        <w:rPr>
          <w:color w:val="000000" w:themeColor="text1"/>
        </w:rPr>
        <w:t>has 3 input tensors</w:t>
      </w:r>
      <w:r w:rsidR="000C0A68">
        <w:rPr>
          <w:color w:val="000000" w:themeColor="text1"/>
        </w:rPr>
        <w:t>:</w:t>
      </w:r>
      <w:r w:rsidR="00E54239">
        <w:rPr>
          <w:color w:val="000000" w:themeColor="text1"/>
        </w:rPr>
        <w:t xml:space="preserve"> the output from the encoder, the</w:t>
      </w:r>
      <w:r w:rsidR="0059124F">
        <w:rPr>
          <w:color w:val="000000" w:themeColor="text1"/>
        </w:rPr>
        <w:t xml:space="preserve"> </w:t>
      </w:r>
      <w:r w:rsidR="00186B6A">
        <w:rPr>
          <w:color w:val="000000" w:themeColor="text1"/>
        </w:rPr>
        <w:t xml:space="preserve">tensor corresponding to the </w:t>
      </w:r>
      <w:r w:rsidR="00AC150A">
        <w:rPr>
          <w:color w:val="000000" w:themeColor="text1"/>
        </w:rPr>
        <w:t xml:space="preserve">token from the Indonesian vocab taken from the target if teacher forcing is </w:t>
      </w:r>
      <w:r w:rsidR="000C0A68">
        <w:rPr>
          <w:color w:val="000000" w:themeColor="text1"/>
        </w:rPr>
        <w:t>used</w:t>
      </w:r>
      <w:r w:rsidR="00226F8E">
        <w:rPr>
          <w:color w:val="000000" w:themeColor="text1"/>
        </w:rPr>
        <w:t>.</w:t>
      </w:r>
      <w:r w:rsidR="000C0A68">
        <w:rPr>
          <w:color w:val="000000" w:themeColor="text1"/>
        </w:rPr>
        <w:t xml:space="preserve"> </w:t>
      </w:r>
      <w:r w:rsidR="00226F8E">
        <w:rPr>
          <w:color w:val="000000" w:themeColor="text1"/>
        </w:rPr>
        <w:t>Otherwise,</w:t>
      </w:r>
      <w:r w:rsidR="000C0A68">
        <w:rPr>
          <w:color w:val="000000" w:themeColor="text1"/>
        </w:rPr>
        <w:t xml:space="preserve"> the </w:t>
      </w:r>
      <w:r w:rsidR="00186B6A">
        <w:rPr>
          <w:color w:val="000000" w:themeColor="text1"/>
        </w:rPr>
        <w:t xml:space="preserve">tensor for the </w:t>
      </w:r>
      <w:r w:rsidR="000C0A68">
        <w:rPr>
          <w:color w:val="000000" w:themeColor="text1"/>
        </w:rPr>
        <w:t xml:space="preserve">token </w:t>
      </w:r>
      <w:r w:rsidR="00CF5C1F">
        <w:rPr>
          <w:color w:val="000000" w:themeColor="text1"/>
        </w:rPr>
        <w:t xml:space="preserve">predicted in the earlier time step </w:t>
      </w:r>
      <w:r w:rsidR="00201BA6">
        <w:rPr>
          <w:color w:val="000000" w:themeColor="text1"/>
        </w:rPr>
        <w:t>is used.</w:t>
      </w:r>
      <w:r w:rsidR="00237A2A">
        <w:rPr>
          <w:color w:val="000000" w:themeColor="text1"/>
        </w:rPr>
        <w:t xml:space="preserve"> </w:t>
      </w:r>
      <w:r w:rsidR="00F1544D">
        <w:rPr>
          <w:color w:val="000000" w:themeColor="text1"/>
        </w:rPr>
        <w:t xml:space="preserve">The previous hidden state is initialized with the hidden output of the encoder. </w:t>
      </w:r>
      <w:r w:rsidR="00237A2A">
        <w:rPr>
          <w:color w:val="000000" w:themeColor="text1"/>
        </w:rPr>
        <w:t xml:space="preserve">The input tensor </w:t>
      </w:r>
      <w:r w:rsidR="003608C1">
        <w:rPr>
          <w:color w:val="000000" w:themeColor="text1"/>
        </w:rPr>
        <w:t xml:space="preserve">based on the Indonesian vocabulary input is fed through an embedding layer of input dimension of </w:t>
      </w:r>
      <w:r w:rsidR="007F0503">
        <w:rPr>
          <w:color w:val="000000" w:themeColor="text1"/>
        </w:rPr>
        <w:t xml:space="preserve">Indonesian vocab size and output dimension </w:t>
      </w:r>
      <w:r w:rsidR="00382A1C">
        <w:rPr>
          <w:color w:val="000000" w:themeColor="text1"/>
        </w:rPr>
        <w:t xml:space="preserve">corresponding to </w:t>
      </w:r>
      <w:r w:rsidR="007F0503">
        <w:rPr>
          <w:color w:val="000000" w:themeColor="text1"/>
        </w:rPr>
        <w:t>the “</w:t>
      </w:r>
      <w:proofErr w:type="spellStart"/>
      <w:r w:rsidR="007F0503">
        <w:rPr>
          <w:color w:val="000000" w:themeColor="text1"/>
        </w:rPr>
        <w:t>hidden_size</w:t>
      </w:r>
      <w:proofErr w:type="spellEnd"/>
      <w:r w:rsidR="007F0503">
        <w:rPr>
          <w:color w:val="000000" w:themeColor="text1"/>
        </w:rPr>
        <w:t>”. Dropout is applied to the output</w:t>
      </w:r>
      <w:r w:rsidR="002156E8">
        <w:rPr>
          <w:color w:val="000000" w:themeColor="text1"/>
        </w:rPr>
        <w:t xml:space="preserve"> to </w:t>
      </w:r>
      <w:r w:rsidR="00382A1C">
        <w:rPr>
          <w:color w:val="000000" w:themeColor="text1"/>
        </w:rPr>
        <w:t>prevent</w:t>
      </w:r>
      <w:r w:rsidR="002156E8">
        <w:rPr>
          <w:color w:val="000000" w:themeColor="text1"/>
        </w:rPr>
        <w:t xml:space="preserve"> overfitting to the training data. </w:t>
      </w:r>
    </w:p>
    <w:p w14:paraId="4E74618A" w14:textId="6636BED0" w:rsidR="00835C26" w:rsidRPr="00FA4FE0" w:rsidRDefault="00B918CC" w:rsidP="00FA4FE0">
      <w:pPr>
        <w:pStyle w:val="ACLFirstLine"/>
        <w:ind w:firstLine="0"/>
        <w:rPr>
          <w:color w:val="000000" w:themeColor="text1"/>
        </w:rPr>
      </w:pPr>
      <w:r>
        <w:rPr>
          <w:color w:val="000000" w:themeColor="text1"/>
        </w:rPr>
        <w:t xml:space="preserve">The previous hidden tensor and the embedded tensor are concatenated </w:t>
      </w:r>
      <w:r w:rsidR="00F41FEB">
        <w:rPr>
          <w:color w:val="000000" w:themeColor="text1"/>
        </w:rPr>
        <w:t xml:space="preserve">into a linear layer </w:t>
      </w:r>
      <w:r w:rsidR="00AB4F18">
        <w:rPr>
          <w:color w:val="000000" w:themeColor="text1"/>
        </w:rPr>
        <w:t>with</w:t>
      </w:r>
      <w:r w:rsidR="00F41FEB">
        <w:rPr>
          <w:color w:val="000000" w:themeColor="text1"/>
        </w:rPr>
        <w:t xml:space="preserve"> </w:t>
      </w:r>
      <w:proofErr w:type="spellStart"/>
      <w:r w:rsidR="00F6093F">
        <w:rPr>
          <w:color w:val="000000" w:themeColor="text1"/>
        </w:rPr>
        <w:t>S</w:t>
      </w:r>
      <w:r w:rsidR="00F41FEB">
        <w:rPr>
          <w:color w:val="000000" w:themeColor="text1"/>
        </w:rPr>
        <w:t>oftmax</w:t>
      </w:r>
      <w:proofErr w:type="spellEnd"/>
      <w:r w:rsidR="00F41FEB">
        <w:rPr>
          <w:color w:val="000000" w:themeColor="text1"/>
        </w:rPr>
        <w:t xml:space="preserve"> activation. </w:t>
      </w:r>
      <w:r w:rsidR="00142BF3">
        <w:rPr>
          <w:color w:val="000000" w:themeColor="text1"/>
        </w:rPr>
        <w:t xml:space="preserve">The output </w:t>
      </w:r>
      <w:r w:rsidR="009D4051">
        <w:rPr>
          <w:color w:val="000000" w:themeColor="text1"/>
        </w:rPr>
        <w:t xml:space="preserve">which </w:t>
      </w:r>
      <w:r w:rsidR="008A6153">
        <w:rPr>
          <w:color w:val="000000" w:themeColor="text1"/>
        </w:rPr>
        <w:t>are the attention weights are multiplied with the encoder outputs</w:t>
      </w:r>
      <w:r w:rsidR="001E6F48">
        <w:rPr>
          <w:color w:val="000000" w:themeColor="text1"/>
        </w:rPr>
        <w:t xml:space="preserve"> as a matrix multiplication where the common dimension </w:t>
      </w:r>
      <w:r w:rsidR="005E3E84">
        <w:rPr>
          <w:color w:val="000000" w:themeColor="text1"/>
        </w:rPr>
        <w:t xml:space="preserve">is the maximum estimated length of an output sentence set to </w:t>
      </w:r>
      <w:r w:rsidR="00322B4A">
        <w:rPr>
          <w:color w:val="000000" w:themeColor="text1"/>
        </w:rPr>
        <w:t>2</w:t>
      </w:r>
      <w:r w:rsidR="005E3E84">
        <w:rPr>
          <w:color w:val="000000" w:themeColor="text1"/>
        </w:rPr>
        <w:t>5</w:t>
      </w:r>
      <w:r w:rsidR="008A6153">
        <w:rPr>
          <w:color w:val="000000" w:themeColor="text1"/>
        </w:rPr>
        <w:t xml:space="preserve">. </w:t>
      </w:r>
      <w:r w:rsidR="009D4051">
        <w:rPr>
          <w:color w:val="000000" w:themeColor="text1"/>
        </w:rPr>
        <w:t xml:space="preserve"> </w:t>
      </w:r>
      <w:r w:rsidR="00510983">
        <w:rPr>
          <w:color w:val="000000" w:themeColor="text1"/>
        </w:rPr>
        <w:t xml:space="preserve">The attention applied tensor is concatenated with the embedded tensor generated from the embedding layer </w:t>
      </w:r>
      <w:r w:rsidR="00D2063A">
        <w:rPr>
          <w:color w:val="000000" w:themeColor="text1"/>
        </w:rPr>
        <w:t xml:space="preserve">in a linear layer and </w:t>
      </w:r>
      <w:proofErr w:type="spellStart"/>
      <w:r w:rsidR="00D2063A">
        <w:rPr>
          <w:color w:val="000000" w:themeColor="text1"/>
        </w:rPr>
        <w:t>ReLU</w:t>
      </w:r>
      <w:proofErr w:type="spellEnd"/>
      <w:r w:rsidR="00D2063A">
        <w:rPr>
          <w:color w:val="000000" w:themeColor="text1"/>
        </w:rPr>
        <w:t xml:space="preserve"> activation is applied.</w:t>
      </w:r>
      <w:r w:rsidR="00556BFF">
        <w:rPr>
          <w:color w:val="000000" w:themeColor="text1"/>
        </w:rPr>
        <w:t xml:space="preserve"> This is fed to the GRU</w:t>
      </w:r>
      <w:r w:rsidR="00FF1F4C">
        <w:rPr>
          <w:color w:val="000000" w:themeColor="text1"/>
        </w:rPr>
        <w:t>-</w:t>
      </w:r>
      <w:r w:rsidR="00556BFF">
        <w:rPr>
          <w:color w:val="000000" w:themeColor="text1"/>
        </w:rPr>
        <w:t xml:space="preserve">based RNN along with the previous hidden tensor </w:t>
      </w:r>
      <w:r w:rsidR="006713BD">
        <w:rPr>
          <w:color w:val="000000" w:themeColor="text1"/>
        </w:rPr>
        <w:t xml:space="preserve">as the hidden state. A linear layer follows the RNN </w:t>
      </w:r>
      <w:r w:rsidR="003E7F96">
        <w:rPr>
          <w:color w:val="000000" w:themeColor="text1"/>
        </w:rPr>
        <w:t xml:space="preserve">whose output dimension equals the Indonesian vocabulary size. </w:t>
      </w:r>
      <w:r w:rsidR="00523334" w:rsidRPr="0059287C">
        <w:rPr>
          <w:b/>
          <w:color w:val="000000" w:themeColor="text1"/>
        </w:rPr>
        <w:t xml:space="preserve">Log </w:t>
      </w:r>
      <w:proofErr w:type="spellStart"/>
      <w:r w:rsidR="00523334" w:rsidRPr="0059287C">
        <w:rPr>
          <w:b/>
          <w:color w:val="000000" w:themeColor="text1"/>
        </w:rPr>
        <w:t>softmax</w:t>
      </w:r>
      <w:proofErr w:type="spellEnd"/>
      <w:r w:rsidR="00523334" w:rsidRPr="0059287C">
        <w:rPr>
          <w:b/>
          <w:color w:val="000000" w:themeColor="text1"/>
        </w:rPr>
        <w:t xml:space="preserve"> activation</w:t>
      </w:r>
      <w:r w:rsidR="00523334">
        <w:rPr>
          <w:color w:val="000000" w:themeColor="text1"/>
        </w:rPr>
        <w:t xml:space="preserve"> is applied to this final layer</w:t>
      </w:r>
      <w:r w:rsidR="007E6C37">
        <w:rPr>
          <w:color w:val="000000" w:themeColor="text1"/>
        </w:rPr>
        <w:t xml:space="preserve">. </w:t>
      </w:r>
      <w:r w:rsidR="00390550">
        <w:rPr>
          <w:color w:val="000000" w:themeColor="text1"/>
        </w:rPr>
        <w:t xml:space="preserve">Training is performed to minimize the </w:t>
      </w:r>
      <w:r w:rsidR="00390550" w:rsidRPr="00711E4F">
        <w:rPr>
          <w:b/>
          <w:color w:val="000000" w:themeColor="text1"/>
        </w:rPr>
        <w:t>negative log likelihood loss</w:t>
      </w:r>
      <w:r w:rsidR="00390550">
        <w:rPr>
          <w:color w:val="000000" w:themeColor="text1"/>
        </w:rPr>
        <w:t xml:space="preserve">. Both SGD and the Adam optimizers are </w:t>
      </w:r>
      <w:r w:rsidR="00711E4F">
        <w:rPr>
          <w:color w:val="000000" w:themeColor="text1"/>
        </w:rPr>
        <w:t>evaluated</w:t>
      </w:r>
      <w:r w:rsidR="00550A60">
        <w:rPr>
          <w:color w:val="000000" w:themeColor="text1"/>
        </w:rPr>
        <w:t xml:space="preserve">. </w:t>
      </w:r>
      <w:r w:rsidR="00550A60" w:rsidRPr="00E85196">
        <w:rPr>
          <w:color w:val="000000" w:themeColor="text1"/>
        </w:rPr>
        <w:t xml:space="preserve">Batch size is kept as 1 and </w:t>
      </w:r>
      <w:r w:rsidR="00716A27">
        <w:rPr>
          <w:color w:val="000000" w:themeColor="text1"/>
        </w:rPr>
        <w:t xml:space="preserve">we </w:t>
      </w:r>
      <w:r w:rsidR="005D1963">
        <w:rPr>
          <w:color w:val="000000" w:themeColor="text1"/>
        </w:rPr>
        <w:t xml:space="preserve">had a provision to keep </w:t>
      </w:r>
      <w:r w:rsidR="00550A60" w:rsidRPr="00E85196">
        <w:rPr>
          <w:color w:val="000000" w:themeColor="text1"/>
        </w:rPr>
        <w:t xml:space="preserve">the stopping criterion as </w:t>
      </w:r>
      <w:r w:rsidR="00332BB2" w:rsidRPr="00E85196">
        <w:rPr>
          <w:color w:val="000000" w:themeColor="text1"/>
        </w:rPr>
        <w:t>the highest value of the BLEU score</w:t>
      </w:r>
      <w:r w:rsidR="005D1963">
        <w:rPr>
          <w:color w:val="000000" w:themeColor="text1"/>
        </w:rPr>
        <w:t xml:space="preserve"> or the lowest value of validation loss</w:t>
      </w:r>
      <w:r w:rsidR="00332BB2" w:rsidRPr="00E85196">
        <w:rPr>
          <w:color w:val="000000" w:themeColor="text1"/>
        </w:rPr>
        <w:t xml:space="preserve"> observed with a patience of 10.</w:t>
      </w:r>
      <w:r w:rsidR="00233887" w:rsidRPr="00EA12BA">
        <w:rPr>
          <w:color w:val="000000" w:themeColor="text1"/>
        </w:rPr>
        <w:t xml:space="preserve"> So, if the BLEU score</w:t>
      </w:r>
      <w:r w:rsidR="005D1963">
        <w:rPr>
          <w:color w:val="000000" w:themeColor="text1"/>
        </w:rPr>
        <w:t xml:space="preserve"> or the validation loss</w:t>
      </w:r>
      <w:r w:rsidR="00233887" w:rsidRPr="00EA12BA">
        <w:rPr>
          <w:color w:val="000000" w:themeColor="text1"/>
        </w:rPr>
        <w:t xml:space="preserve"> does not </w:t>
      </w:r>
      <w:r w:rsidR="00072F4C">
        <w:rPr>
          <w:color w:val="000000" w:themeColor="text1"/>
        </w:rPr>
        <w:t>i</w:t>
      </w:r>
      <w:r w:rsidR="005D1963">
        <w:rPr>
          <w:color w:val="000000" w:themeColor="text1"/>
        </w:rPr>
        <w:t>mprove</w:t>
      </w:r>
      <w:r w:rsidR="00233887" w:rsidRPr="00EA12BA">
        <w:rPr>
          <w:color w:val="000000" w:themeColor="text1"/>
        </w:rPr>
        <w:t xml:space="preserve"> </w:t>
      </w:r>
      <w:r w:rsidR="00757225">
        <w:rPr>
          <w:color w:val="000000" w:themeColor="text1"/>
        </w:rPr>
        <w:t>by</w:t>
      </w:r>
      <w:r w:rsidR="00233887" w:rsidRPr="00EA12BA">
        <w:rPr>
          <w:color w:val="000000" w:themeColor="text1"/>
        </w:rPr>
        <w:t xml:space="preserve"> </w:t>
      </w:r>
      <w:r w:rsidR="005D1963">
        <w:rPr>
          <w:color w:val="000000" w:themeColor="text1"/>
        </w:rPr>
        <w:t xml:space="preserve">a pre-defined </w:t>
      </w:r>
      <w:r w:rsidR="00E1285A">
        <w:rPr>
          <w:color w:val="000000" w:themeColor="text1"/>
        </w:rPr>
        <w:t>threshold</w:t>
      </w:r>
      <w:r w:rsidR="004239B7">
        <w:rPr>
          <w:color w:val="000000" w:themeColor="text1"/>
        </w:rPr>
        <w:t xml:space="preserve"> </w:t>
      </w:r>
      <w:r w:rsidR="00A6662C" w:rsidRPr="00EA12BA">
        <w:rPr>
          <w:color w:val="000000" w:themeColor="text1"/>
        </w:rPr>
        <w:t xml:space="preserve">even after </w:t>
      </w:r>
      <w:r w:rsidR="00C90346">
        <w:rPr>
          <w:color w:val="000000" w:themeColor="text1"/>
        </w:rPr>
        <w:t>a pre-</w:t>
      </w:r>
      <w:r w:rsidR="00DA72B7">
        <w:rPr>
          <w:color w:val="000000" w:themeColor="text1"/>
        </w:rPr>
        <w:t>stated</w:t>
      </w:r>
      <w:r w:rsidR="00C90346">
        <w:rPr>
          <w:color w:val="000000" w:themeColor="text1"/>
        </w:rPr>
        <w:t xml:space="preserve"> number of</w:t>
      </w:r>
      <w:r w:rsidR="00A6662C" w:rsidRPr="00EA12BA">
        <w:rPr>
          <w:color w:val="000000" w:themeColor="text1"/>
        </w:rPr>
        <w:t xml:space="preserve"> iterations of training, the training is stopped.</w:t>
      </w:r>
      <w:r w:rsidR="00F003F0">
        <w:rPr>
          <w:color w:val="000000" w:themeColor="text1"/>
        </w:rPr>
        <w:t xml:space="preserve"> </w:t>
      </w:r>
    </w:p>
    <w:p w14:paraId="1D4FEAEC" w14:textId="77777777" w:rsidR="00835C26" w:rsidRDefault="00835C26" w:rsidP="003B2117">
      <w:pPr>
        <w:pStyle w:val="ACLFirstLine"/>
        <w:ind w:firstLine="0"/>
        <w:rPr>
          <w:color w:val="000000" w:themeColor="text1"/>
        </w:rPr>
      </w:pPr>
    </w:p>
    <w:p w14:paraId="3C28D3C5" w14:textId="77777777" w:rsidR="00EF3F90" w:rsidRDefault="00F06C5E" w:rsidP="00EF3F90">
      <w:pPr>
        <w:pStyle w:val="ACLText"/>
        <w:keepNext/>
      </w:pPr>
      <w:r>
        <w:rPr>
          <w:noProof/>
          <w:lang w:eastAsia="en-US"/>
        </w:rPr>
        <w:drawing>
          <wp:inline distT="0" distB="0" distL="0" distR="0" wp14:anchorId="5DBDDF84" wp14:editId="11E6EA70">
            <wp:extent cx="2400300" cy="3815649"/>
            <wp:effectExtent l="0" t="0" r="0" b="0"/>
            <wp:docPr id="1605735202" name="Picture 1605735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38156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92101C" w14:textId="5441712B" w:rsidR="001B0CDB" w:rsidRDefault="00EF3F90" w:rsidP="00EF3F90">
      <w:pPr>
        <w:pStyle w:val="Caption"/>
        <w:framePr w:wrap="around" w:vAnchor="page" w:hAnchor="page" w:x="6776" w:y="7596"/>
        <w:jc w:val="both"/>
      </w:pPr>
      <w:r>
        <w:t xml:space="preserve">Figure </w:t>
      </w:r>
      <w:r w:rsidR="000F7F58">
        <w:rPr>
          <w:noProof/>
        </w:rPr>
        <w:fldChar w:fldCharType="begin"/>
      </w:r>
      <w:r w:rsidR="000F7F58">
        <w:rPr>
          <w:noProof/>
        </w:rPr>
        <w:instrText xml:space="preserve"> SEQ Figure \* ARABIC </w:instrText>
      </w:r>
      <w:r w:rsidR="000F7F58">
        <w:rPr>
          <w:noProof/>
        </w:rPr>
        <w:fldChar w:fldCharType="separate"/>
      </w:r>
      <w:r w:rsidR="00941E25">
        <w:rPr>
          <w:noProof/>
        </w:rPr>
        <w:t>9</w:t>
      </w:r>
      <w:r w:rsidR="000F7F58">
        <w:rPr>
          <w:noProof/>
        </w:rPr>
        <w:fldChar w:fldCharType="end"/>
      </w:r>
      <w:r>
        <w:t xml:space="preserve"> </w:t>
      </w:r>
      <w:r w:rsidR="00722255">
        <w:t xml:space="preserve">Attention </w:t>
      </w:r>
      <w:r>
        <w:t>Decoder architecture</w:t>
      </w:r>
    </w:p>
    <w:p w14:paraId="6CB3C340" w14:textId="33180A34" w:rsidR="00835C26" w:rsidRDefault="00835C26" w:rsidP="00835C26">
      <w:pPr>
        <w:keepNext/>
      </w:pPr>
    </w:p>
    <w:p w14:paraId="3077AC45" w14:textId="2DF6B613" w:rsidR="00EA77BE" w:rsidRPr="00EA77BE" w:rsidRDefault="00EA77BE" w:rsidP="00EA77BE">
      <w:r w:rsidRPr="00EA77BE">
        <w:fldChar w:fldCharType="begin"/>
      </w:r>
      <w:r w:rsidRPr="00EA77BE">
        <w:instrText xml:space="preserve"> INCLUDEPICTURE "http://www.realworldnlpbook.com/blog/images/seq2seq-attention.png" \* MERGEFORMATINET </w:instrText>
      </w:r>
      <w:r w:rsidRPr="00EA77BE">
        <w:fldChar w:fldCharType="end"/>
      </w:r>
    </w:p>
    <w:p w14:paraId="719C9E4E" w14:textId="2071FD37" w:rsidR="004D20B1" w:rsidRDefault="004D20B1" w:rsidP="004D20B1">
      <w:pPr>
        <w:pStyle w:val="ACLFirstLine"/>
      </w:pPr>
    </w:p>
    <w:p w14:paraId="0A465694" w14:textId="77777777" w:rsidR="00B35601" w:rsidRPr="00585848" w:rsidRDefault="00B35601" w:rsidP="00B35601">
      <w:pPr>
        <w:pStyle w:val="ACLFirstLine"/>
        <w:numPr>
          <w:ilvl w:val="2"/>
          <w:numId w:val="3"/>
        </w:numPr>
      </w:pPr>
      <w:r>
        <w:rPr>
          <w:b/>
        </w:rPr>
        <w:t xml:space="preserve">Pros of this Model </w:t>
      </w:r>
    </w:p>
    <w:p w14:paraId="3050B657" w14:textId="77777777" w:rsidR="001B0936" w:rsidRDefault="001B0936" w:rsidP="001B0936">
      <w:pPr>
        <w:rPr>
          <w:color w:val="000000" w:themeColor="text1"/>
          <w:sz w:val="22"/>
          <w:szCs w:val="22"/>
        </w:rPr>
      </w:pPr>
    </w:p>
    <w:p w14:paraId="47741221" w14:textId="4A178CB8" w:rsidR="00B35601" w:rsidRPr="00347EF0" w:rsidRDefault="00910865" w:rsidP="00347EF0">
      <w:r>
        <w:rPr>
          <w:color w:val="000000" w:themeColor="text1"/>
          <w:sz w:val="22"/>
          <w:szCs w:val="22"/>
        </w:rPr>
        <w:t xml:space="preserve">Unlike the Vanilla </w:t>
      </w:r>
      <w:r w:rsidR="002C33EE">
        <w:rPr>
          <w:color w:val="000000" w:themeColor="text1"/>
          <w:sz w:val="22"/>
          <w:szCs w:val="22"/>
        </w:rPr>
        <w:t>decoder</w:t>
      </w:r>
      <w:r>
        <w:rPr>
          <w:color w:val="000000" w:themeColor="text1"/>
          <w:sz w:val="22"/>
          <w:szCs w:val="22"/>
        </w:rPr>
        <w:t xml:space="preserve"> model, the attention </w:t>
      </w:r>
      <w:r w:rsidR="008B25BC">
        <w:rPr>
          <w:color w:val="000000" w:themeColor="text1"/>
          <w:sz w:val="22"/>
          <w:szCs w:val="22"/>
        </w:rPr>
        <w:t xml:space="preserve">mechanism ensures that the </w:t>
      </w:r>
      <w:r w:rsidR="00BE2544">
        <w:rPr>
          <w:color w:val="000000" w:themeColor="text1"/>
          <w:sz w:val="22"/>
          <w:szCs w:val="22"/>
        </w:rPr>
        <w:t xml:space="preserve">decoder is not constrained by </w:t>
      </w:r>
      <w:r w:rsidR="002D35C1">
        <w:rPr>
          <w:color w:val="000000" w:themeColor="text1"/>
          <w:sz w:val="22"/>
          <w:szCs w:val="22"/>
        </w:rPr>
        <w:t>just</w:t>
      </w:r>
      <w:r w:rsidR="00BE2544">
        <w:rPr>
          <w:color w:val="000000" w:themeColor="text1"/>
          <w:sz w:val="22"/>
          <w:szCs w:val="22"/>
        </w:rPr>
        <w:t xml:space="preserve"> a fixed length representation </w:t>
      </w:r>
      <w:r w:rsidR="008B1E90">
        <w:rPr>
          <w:color w:val="000000" w:themeColor="text1"/>
          <w:sz w:val="22"/>
          <w:szCs w:val="22"/>
        </w:rPr>
        <w:t xml:space="preserve">vector </w:t>
      </w:r>
      <w:r w:rsidR="00BB5240">
        <w:rPr>
          <w:color w:val="000000" w:themeColor="text1"/>
          <w:sz w:val="22"/>
          <w:szCs w:val="22"/>
        </w:rPr>
        <w:t>generated by the encoder</w:t>
      </w:r>
      <w:r w:rsidR="002D35C1">
        <w:rPr>
          <w:color w:val="000000" w:themeColor="text1"/>
          <w:sz w:val="22"/>
          <w:szCs w:val="22"/>
        </w:rPr>
        <w:t xml:space="preserve">. </w:t>
      </w:r>
      <w:r w:rsidR="00D76266">
        <w:rPr>
          <w:color w:val="000000" w:themeColor="text1"/>
          <w:sz w:val="22"/>
          <w:szCs w:val="22"/>
        </w:rPr>
        <w:t xml:space="preserve">The </w:t>
      </w:r>
      <w:r w:rsidR="00DA4F2E">
        <w:rPr>
          <w:color w:val="000000" w:themeColor="text1"/>
          <w:sz w:val="22"/>
          <w:szCs w:val="22"/>
        </w:rPr>
        <w:t xml:space="preserve">weights generated by the </w:t>
      </w:r>
      <w:r w:rsidR="00D76266">
        <w:rPr>
          <w:color w:val="000000" w:themeColor="text1"/>
          <w:sz w:val="22"/>
          <w:szCs w:val="22"/>
        </w:rPr>
        <w:t xml:space="preserve">attention mechanism </w:t>
      </w:r>
      <w:r w:rsidR="00533762">
        <w:rPr>
          <w:color w:val="000000" w:themeColor="text1"/>
          <w:sz w:val="22"/>
          <w:szCs w:val="22"/>
        </w:rPr>
        <w:t xml:space="preserve">act as </w:t>
      </w:r>
      <w:r w:rsidR="003C5095">
        <w:rPr>
          <w:color w:val="000000" w:themeColor="text1"/>
          <w:sz w:val="22"/>
          <w:szCs w:val="22"/>
        </w:rPr>
        <w:t xml:space="preserve">an </w:t>
      </w:r>
      <w:r w:rsidR="00533762">
        <w:rPr>
          <w:color w:val="000000" w:themeColor="text1"/>
          <w:sz w:val="22"/>
          <w:szCs w:val="22"/>
        </w:rPr>
        <w:t>additional information pathway from the encoder to the decoder.</w:t>
      </w:r>
    </w:p>
    <w:p w14:paraId="4AE855D4" w14:textId="77777777" w:rsidR="00B35601" w:rsidRPr="004D20B1" w:rsidRDefault="00B35601" w:rsidP="00B35601"/>
    <w:p w14:paraId="5AC97453" w14:textId="3D1C8183" w:rsidR="00B35601" w:rsidRDefault="00B35601" w:rsidP="00A23940">
      <w:pPr>
        <w:pStyle w:val="ACLFirstLine"/>
        <w:numPr>
          <w:ilvl w:val="2"/>
          <w:numId w:val="3"/>
        </w:numPr>
        <w:rPr>
          <w:b/>
        </w:rPr>
      </w:pPr>
      <w:r w:rsidRPr="00091809">
        <w:rPr>
          <w:b/>
        </w:rPr>
        <w:t xml:space="preserve">Cons of this Model </w:t>
      </w:r>
    </w:p>
    <w:p w14:paraId="0B29A3E6" w14:textId="77777777" w:rsidR="00A23940" w:rsidRDefault="00A23940" w:rsidP="00A23940">
      <w:pPr>
        <w:pStyle w:val="ACLFirstLine"/>
        <w:ind w:firstLine="0"/>
        <w:rPr>
          <w:b/>
        </w:rPr>
      </w:pPr>
    </w:p>
    <w:p w14:paraId="128526B8" w14:textId="47AF36C6" w:rsidR="00831A75" w:rsidRPr="00A23940" w:rsidRDefault="00831A75" w:rsidP="00A23940">
      <w:pPr>
        <w:pStyle w:val="ACLFirstLine"/>
        <w:ind w:firstLine="0"/>
        <w:rPr>
          <w:b/>
        </w:rPr>
      </w:pPr>
      <w:r>
        <w:rPr>
          <w:color w:val="000000" w:themeColor="text1"/>
        </w:rPr>
        <w:t>Due to the sequential nature of the RNN based networks</w:t>
      </w:r>
      <w:r w:rsidR="002849CA">
        <w:rPr>
          <w:color w:val="000000" w:themeColor="text1"/>
        </w:rPr>
        <w:t xml:space="preserve">, the model performance deteriorates as the length of the sentence increases. </w:t>
      </w:r>
      <w:r w:rsidR="00D41DAE">
        <w:rPr>
          <w:color w:val="000000" w:themeColor="text1"/>
        </w:rPr>
        <w:t>So</w:t>
      </w:r>
      <w:r w:rsidR="00CF679E">
        <w:rPr>
          <w:color w:val="000000" w:themeColor="text1"/>
        </w:rPr>
        <w:t>,</w:t>
      </w:r>
      <w:r w:rsidR="00D41DAE">
        <w:rPr>
          <w:color w:val="000000" w:themeColor="text1"/>
        </w:rPr>
        <w:t xml:space="preserve"> we have limited our corpus to small sentences as mentioned in the pre-processing steps. </w:t>
      </w:r>
    </w:p>
    <w:p w14:paraId="75758D96" w14:textId="33B468E6" w:rsidR="00ED7AB6" w:rsidRPr="00ED7AB6" w:rsidRDefault="00D9201C" w:rsidP="00ED7AB6">
      <w:pPr>
        <w:pStyle w:val="ACLSubsection"/>
        <w:numPr>
          <w:ilvl w:val="1"/>
          <w:numId w:val="3"/>
        </w:numPr>
        <w:ind w:left="562" w:hanging="562"/>
      </w:pPr>
      <w:r>
        <w:t>Fine-Tuning of the Above Models</w:t>
      </w:r>
    </w:p>
    <w:p w14:paraId="06FB7A45" w14:textId="77777777" w:rsidR="00755D82" w:rsidRDefault="0007481C" w:rsidP="00784934">
      <w:pPr>
        <w:pStyle w:val="ACLFirstLine"/>
        <w:ind w:firstLine="0"/>
      </w:pPr>
      <w:r>
        <w:t>Since the attention model performed better than the Vanilla sequence to sequence mode</w:t>
      </w:r>
      <w:r w:rsidR="003F6180">
        <w:t xml:space="preserve">l, different combinations for the values of the hyperparameters are </w:t>
      </w:r>
      <w:r w:rsidR="002A2DEB">
        <w:t>evaluated from the below list</w:t>
      </w:r>
      <w:r w:rsidR="002369E1">
        <w:t xml:space="preserve"> for the attention model</w:t>
      </w:r>
      <w:r w:rsidR="00402E1F">
        <w:t>.</w:t>
      </w:r>
      <w:r w:rsidR="00A80E7B">
        <w:t xml:space="preserve"> </w:t>
      </w:r>
    </w:p>
    <w:p w14:paraId="060B8E7F" w14:textId="77777777" w:rsidR="00755D82" w:rsidRDefault="00755D82" w:rsidP="00784934">
      <w:pPr>
        <w:pStyle w:val="ACLFirstLine"/>
        <w:ind w:firstLine="0"/>
      </w:pPr>
    </w:p>
    <w:p w14:paraId="5D9DFC7C" w14:textId="5FF82406" w:rsidR="00A157C6" w:rsidRDefault="00755D82" w:rsidP="00784934">
      <w:pPr>
        <w:pStyle w:val="ACLFirstLine"/>
        <w:ind w:firstLine="0"/>
      </w:pPr>
      <w:r w:rsidRPr="00755D82">
        <w:rPr>
          <w:b/>
        </w:rPr>
        <w:t>Initializations</w:t>
      </w:r>
      <w:r>
        <w:t xml:space="preserve">: </w:t>
      </w:r>
      <w:r w:rsidR="00E875D8">
        <w:t xml:space="preserve">All the </w:t>
      </w:r>
      <w:r w:rsidR="00665CAC">
        <w:t xml:space="preserve">hidden tensors are initialized with 0’s, the embedding layers </w:t>
      </w:r>
      <w:r w:rsidR="0029583D">
        <w:t xml:space="preserve">are </w:t>
      </w:r>
      <w:r w:rsidR="0029583D">
        <w:lastRenderedPageBreak/>
        <w:t xml:space="preserve">initialized using </w:t>
      </w:r>
      <w:r w:rsidR="00016AFB">
        <w:t xml:space="preserve">random normal distribution and the linear layers are initialized </w:t>
      </w:r>
      <w:r w:rsidR="00192134">
        <w:t xml:space="preserve">from </w:t>
      </w:r>
      <w:r w:rsidR="00916B99">
        <w:t>a</w:t>
      </w:r>
      <w:r w:rsidR="00192134">
        <w:t xml:space="preserve"> uniform distribution.</w:t>
      </w:r>
    </w:p>
    <w:p w14:paraId="41493187" w14:textId="3ED48FE7" w:rsidR="00A157C6" w:rsidRDefault="00A157C6" w:rsidP="00784934">
      <w:pPr>
        <w:pStyle w:val="ACLFirstLine"/>
        <w:ind w:firstLine="0"/>
      </w:pPr>
      <w:r w:rsidRPr="00755D82">
        <w:rPr>
          <w:b/>
        </w:rPr>
        <w:t>Optimizers</w:t>
      </w:r>
      <w:r>
        <w:t>: SGD, Adam</w:t>
      </w:r>
    </w:p>
    <w:p w14:paraId="7AD702A7" w14:textId="3B7DB570" w:rsidR="000248B2" w:rsidRPr="000248B2" w:rsidRDefault="000F2BEF" w:rsidP="000248B2">
      <w:pPr>
        <w:pStyle w:val="ACLFirstLine"/>
        <w:ind w:firstLine="0"/>
      </w:pPr>
      <w:r w:rsidRPr="00755D82">
        <w:rPr>
          <w:b/>
        </w:rPr>
        <w:t>Learning rate</w:t>
      </w:r>
      <w:r>
        <w:t>: 0.0001, 0.001</w:t>
      </w:r>
    </w:p>
    <w:p w14:paraId="6725E7AA" w14:textId="50919357" w:rsidR="000F2BEF" w:rsidRDefault="000F2BEF" w:rsidP="00784934">
      <w:pPr>
        <w:pStyle w:val="ACLFirstLine"/>
        <w:ind w:firstLine="0"/>
      </w:pPr>
      <w:r w:rsidRPr="00755D82">
        <w:rPr>
          <w:b/>
        </w:rPr>
        <w:t>Hidden size</w:t>
      </w:r>
      <w:r>
        <w:t>: 256, 512</w:t>
      </w:r>
      <w:r w:rsidR="00E4028E">
        <w:t>, 1024</w:t>
      </w:r>
    </w:p>
    <w:p w14:paraId="34F621BD" w14:textId="77777777" w:rsidR="007032F7" w:rsidRDefault="004F1C25" w:rsidP="00784934">
      <w:pPr>
        <w:pStyle w:val="ACLFirstLine"/>
        <w:ind w:firstLine="0"/>
      </w:pPr>
      <w:r w:rsidRPr="00755D82">
        <w:rPr>
          <w:b/>
        </w:rPr>
        <w:t>Drop</w:t>
      </w:r>
      <w:r w:rsidR="007032F7" w:rsidRPr="00755D82">
        <w:rPr>
          <w:b/>
        </w:rPr>
        <w:t>o</w:t>
      </w:r>
      <w:r w:rsidRPr="00755D82">
        <w:rPr>
          <w:b/>
        </w:rPr>
        <w:t>ut</w:t>
      </w:r>
      <w:r>
        <w:t>:</w:t>
      </w:r>
      <w:r w:rsidR="007032F7">
        <w:t xml:space="preserve"> 0.1, 0.3, 0.5</w:t>
      </w:r>
    </w:p>
    <w:p w14:paraId="0159A30D" w14:textId="718DEA66" w:rsidR="001B2BDD" w:rsidRDefault="007032F7" w:rsidP="00784934">
      <w:pPr>
        <w:pStyle w:val="ACLFirstLine"/>
        <w:ind w:firstLine="0"/>
      </w:pPr>
      <w:r w:rsidRPr="00755D82">
        <w:rPr>
          <w:b/>
        </w:rPr>
        <w:t>Teacher forcing</w:t>
      </w:r>
      <w:r>
        <w:t xml:space="preserve">: </w:t>
      </w:r>
      <w:r w:rsidR="007D2AC9">
        <w:t>0.</w:t>
      </w:r>
      <w:r w:rsidR="00E4028E">
        <w:t>1, 0.</w:t>
      </w:r>
      <w:r w:rsidR="007D2AC9">
        <w:t>5, 0.</w:t>
      </w:r>
      <w:r w:rsidR="00E4028E">
        <w:t>9</w:t>
      </w:r>
    </w:p>
    <w:p w14:paraId="7A6AC6C4" w14:textId="77777777" w:rsidR="00D075CD" w:rsidRDefault="00D075CD" w:rsidP="00784934">
      <w:pPr>
        <w:pStyle w:val="ACLFirstLine"/>
        <w:ind w:firstLine="0"/>
      </w:pPr>
      <w:r w:rsidRPr="00755D82">
        <w:rPr>
          <w:b/>
        </w:rPr>
        <w:t>Total training iterations</w:t>
      </w:r>
      <w:r>
        <w:t>: 75000, 100000</w:t>
      </w:r>
    </w:p>
    <w:p w14:paraId="7E37DA40" w14:textId="7CBA23BC" w:rsidR="000F2BEF" w:rsidRDefault="00D075CD" w:rsidP="00784934">
      <w:pPr>
        <w:pStyle w:val="ACLFirstLine"/>
        <w:ind w:firstLine="0"/>
      </w:pPr>
      <w:r w:rsidRPr="00755D82">
        <w:rPr>
          <w:b/>
        </w:rPr>
        <w:t>Batch size</w:t>
      </w:r>
      <w:r>
        <w:t>: 1</w:t>
      </w:r>
      <w:r w:rsidR="004F1C25">
        <w:t xml:space="preserve"> </w:t>
      </w:r>
    </w:p>
    <w:p w14:paraId="6CB0DF6D" w14:textId="77777777" w:rsidR="001D224E" w:rsidRPr="001D224E" w:rsidRDefault="001D224E" w:rsidP="001D224E">
      <w:pPr>
        <w:pStyle w:val="ACLFirstLine"/>
        <w:ind w:firstLine="0"/>
      </w:pPr>
    </w:p>
    <w:p w14:paraId="513B3FC7" w14:textId="61CF7935" w:rsidR="00C30AAC" w:rsidRDefault="00BA6189" w:rsidP="006F2783">
      <w:pPr>
        <w:pStyle w:val="ACLFirstLine"/>
        <w:ind w:firstLine="0"/>
      </w:pPr>
      <w:r w:rsidRPr="0047464A">
        <w:t xml:space="preserve">The combination of the hyper-parameters that gave the best translations when </w:t>
      </w:r>
      <w:r w:rsidR="002F71E7" w:rsidRPr="0047464A">
        <w:t>combination of the BLEU score and the Turing test were considered is the below:</w:t>
      </w:r>
      <w:bookmarkEnd w:id="18"/>
      <w:bookmarkEnd w:id="19"/>
    </w:p>
    <w:p w14:paraId="6F69D24C" w14:textId="082478E2" w:rsidR="0047464A" w:rsidRDefault="0063669A" w:rsidP="006F2783">
      <w:pPr>
        <w:pStyle w:val="ACLFirstLine"/>
        <w:ind w:firstLine="0"/>
      </w:pPr>
      <w:r>
        <w:t>Model: Seq2Seq with attention</w:t>
      </w:r>
    </w:p>
    <w:p w14:paraId="733CED13" w14:textId="10C02637" w:rsidR="0063669A" w:rsidRDefault="0063669A" w:rsidP="0063669A">
      <w:pPr>
        <w:pStyle w:val="ACLFirstLine"/>
        <w:ind w:firstLine="0"/>
      </w:pPr>
      <w:r w:rsidRPr="00755D82">
        <w:rPr>
          <w:b/>
        </w:rPr>
        <w:t>Optimizers</w:t>
      </w:r>
      <w:r>
        <w:t>: Adam</w:t>
      </w:r>
    </w:p>
    <w:p w14:paraId="035FEDC3" w14:textId="27905FC0" w:rsidR="0063669A" w:rsidRPr="000248B2" w:rsidRDefault="0063669A" w:rsidP="0063669A">
      <w:pPr>
        <w:pStyle w:val="ACLFirstLine"/>
        <w:ind w:firstLine="0"/>
      </w:pPr>
      <w:r w:rsidRPr="00755D82">
        <w:rPr>
          <w:b/>
        </w:rPr>
        <w:t>Learning rate</w:t>
      </w:r>
      <w:r>
        <w:t>: 0.0001</w:t>
      </w:r>
    </w:p>
    <w:p w14:paraId="12310F0F" w14:textId="22FC0125" w:rsidR="0063669A" w:rsidRDefault="0063669A" w:rsidP="0063669A">
      <w:pPr>
        <w:pStyle w:val="ACLFirstLine"/>
        <w:ind w:firstLine="0"/>
      </w:pPr>
      <w:r w:rsidRPr="00755D82">
        <w:rPr>
          <w:b/>
        </w:rPr>
        <w:t>Hidden size</w:t>
      </w:r>
      <w:r>
        <w:t>: 512</w:t>
      </w:r>
    </w:p>
    <w:p w14:paraId="7F1B7548" w14:textId="668610BA" w:rsidR="0063669A" w:rsidRDefault="0063669A" w:rsidP="0063669A">
      <w:pPr>
        <w:pStyle w:val="ACLFirstLine"/>
        <w:ind w:firstLine="0"/>
      </w:pPr>
      <w:r w:rsidRPr="00755D82">
        <w:rPr>
          <w:b/>
        </w:rPr>
        <w:t>Dropout</w:t>
      </w:r>
      <w:r>
        <w:t>: 0.5</w:t>
      </w:r>
    </w:p>
    <w:p w14:paraId="5B6F4C42" w14:textId="72559A6D" w:rsidR="0063669A" w:rsidRDefault="0063669A" w:rsidP="0063669A">
      <w:pPr>
        <w:pStyle w:val="ACLFirstLine"/>
        <w:ind w:firstLine="0"/>
      </w:pPr>
      <w:r w:rsidRPr="00755D82">
        <w:rPr>
          <w:b/>
        </w:rPr>
        <w:t>Teacher forcing</w:t>
      </w:r>
      <w:r>
        <w:t>: 0.5</w:t>
      </w:r>
    </w:p>
    <w:p w14:paraId="57CD589E" w14:textId="59124DA5" w:rsidR="0063669A" w:rsidRDefault="0063669A" w:rsidP="0063669A">
      <w:pPr>
        <w:pStyle w:val="ACLFirstLine"/>
        <w:ind w:firstLine="0"/>
      </w:pPr>
      <w:r w:rsidRPr="00755D82">
        <w:rPr>
          <w:b/>
        </w:rPr>
        <w:t>Total training iterations</w:t>
      </w:r>
      <w:r>
        <w:t>: 75000</w:t>
      </w:r>
    </w:p>
    <w:p w14:paraId="7BCD7AAA" w14:textId="77777777" w:rsidR="0063669A" w:rsidRDefault="0063669A" w:rsidP="0063669A">
      <w:pPr>
        <w:pStyle w:val="ACLFirstLine"/>
        <w:ind w:firstLine="0"/>
      </w:pPr>
      <w:r w:rsidRPr="00755D82">
        <w:rPr>
          <w:b/>
        </w:rPr>
        <w:t>Batch size</w:t>
      </w:r>
      <w:r>
        <w:t xml:space="preserve">: 1 </w:t>
      </w:r>
    </w:p>
    <w:p w14:paraId="245939AA" w14:textId="51B55AC6" w:rsidR="0063669A" w:rsidRDefault="0063669A" w:rsidP="006F2783">
      <w:pPr>
        <w:pStyle w:val="ACLFirstLine"/>
        <w:ind w:firstLine="0"/>
      </w:pPr>
    </w:p>
    <w:p w14:paraId="35684389" w14:textId="4D008295" w:rsidR="0063669A" w:rsidRPr="006D32B7" w:rsidRDefault="0063669A" w:rsidP="006F2783">
      <w:pPr>
        <w:pStyle w:val="ACLFirstLine"/>
        <w:ind w:firstLine="0"/>
      </w:pPr>
      <w:r>
        <w:t>We realized that the best model in terms of the generated translations was the one from the last iteration. This was verified via the Turing test.</w:t>
      </w:r>
    </w:p>
    <w:p w14:paraId="0F7E0673" w14:textId="7F7348CA" w:rsidR="00531B86" w:rsidRPr="006D32B7" w:rsidRDefault="00531B86" w:rsidP="006D32B7">
      <w:pPr>
        <w:pStyle w:val="ACLSection"/>
        <w:numPr>
          <w:ilvl w:val="0"/>
          <w:numId w:val="3"/>
        </w:numPr>
        <w:ind w:left="403" w:hanging="403"/>
      </w:pPr>
      <w:bookmarkStart w:id="25" w:name="OLE_LINK21"/>
      <w:bookmarkStart w:id="26" w:name="OLE_LINK22"/>
      <w:r>
        <w:t>Evaluation</w:t>
      </w:r>
      <w:r w:rsidR="00096B06">
        <w:t xml:space="preserve"> of Model</w:t>
      </w:r>
      <w:bookmarkEnd w:id="25"/>
      <w:bookmarkEnd w:id="26"/>
    </w:p>
    <w:p w14:paraId="09E84268" w14:textId="3C78041E" w:rsidR="00096B06" w:rsidRDefault="00096B06" w:rsidP="00096B06">
      <w:pPr>
        <w:pStyle w:val="ACLSubsection"/>
        <w:numPr>
          <w:ilvl w:val="1"/>
          <w:numId w:val="3"/>
        </w:numPr>
        <w:ind w:left="562" w:hanging="562"/>
      </w:pPr>
      <w:r>
        <w:t xml:space="preserve">Evaluation using </w:t>
      </w:r>
      <w:r w:rsidR="002B47D8">
        <w:t xml:space="preserve">Adequacy, </w:t>
      </w:r>
      <w:r w:rsidR="001F071D">
        <w:t>Fluency and Post-Editability</w:t>
      </w:r>
    </w:p>
    <w:p w14:paraId="1D6FAF12" w14:textId="1482D3BC" w:rsidR="00CC6303" w:rsidRPr="00CC6303" w:rsidRDefault="00CC6303" w:rsidP="00CC6303">
      <w:pPr>
        <w:pStyle w:val="ACLText"/>
      </w:pPr>
      <w:r>
        <w:t>The below scores help to perform a Turing test that a native Bahasa speaker can use to score the generated translations</w:t>
      </w:r>
      <w:r w:rsidR="00B666C8">
        <w:t>.</w:t>
      </w:r>
      <w:r>
        <w:t xml:space="preserve"> </w:t>
      </w:r>
    </w:p>
    <w:p w14:paraId="6342C5FE" w14:textId="54CA5BB5" w:rsidR="001F071D" w:rsidRDefault="001F071D" w:rsidP="001F071D">
      <w:pPr>
        <w:pStyle w:val="ACLText"/>
      </w:pPr>
    </w:p>
    <w:p w14:paraId="3525372C" w14:textId="785683E5" w:rsidR="00C86370" w:rsidRDefault="00C86370" w:rsidP="00C86370">
      <w:pPr>
        <w:pStyle w:val="ACLFirstLine"/>
        <w:numPr>
          <w:ilvl w:val="0"/>
          <w:numId w:val="14"/>
        </w:numPr>
        <w:rPr>
          <w:lang w:val="en-SG"/>
        </w:rPr>
      </w:pPr>
      <w:r w:rsidRPr="00C86370">
        <w:rPr>
          <w:lang w:val="en-SG"/>
        </w:rPr>
        <w:t xml:space="preserve">1 = Easier to translate from scratch than to edit </w:t>
      </w:r>
    </w:p>
    <w:p w14:paraId="2A0ED07E" w14:textId="21D4DA8F" w:rsidR="00C86370" w:rsidRDefault="00EE113A" w:rsidP="00C86370">
      <w:pPr>
        <w:pStyle w:val="ACLFirstLine"/>
        <w:numPr>
          <w:ilvl w:val="1"/>
          <w:numId w:val="14"/>
        </w:numPr>
        <w:rPr>
          <w:lang w:val="en-SG"/>
        </w:rPr>
      </w:pPr>
      <w:r>
        <w:rPr>
          <w:lang w:val="en-SG"/>
        </w:rPr>
        <w:t xml:space="preserve">Complete Garbage. </w:t>
      </w:r>
    </w:p>
    <w:p w14:paraId="10C74CF9" w14:textId="7DD16900" w:rsidR="00C86370" w:rsidRDefault="00C86370" w:rsidP="00C86370">
      <w:pPr>
        <w:pStyle w:val="ACLFirstLine"/>
        <w:numPr>
          <w:ilvl w:val="0"/>
          <w:numId w:val="14"/>
        </w:numPr>
        <w:rPr>
          <w:lang w:val="en-SG"/>
        </w:rPr>
      </w:pPr>
      <w:r w:rsidRPr="00C86370">
        <w:rPr>
          <w:lang w:val="en-SG"/>
        </w:rPr>
        <w:t xml:space="preserve">2 = Requires the same time to edit as translating from scratch </w:t>
      </w:r>
    </w:p>
    <w:p w14:paraId="65B62906" w14:textId="4C48E802" w:rsidR="00EE113A" w:rsidRDefault="00EE113A" w:rsidP="00EE113A">
      <w:pPr>
        <w:pStyle w:val="ACLFirstLine"/>
        <w:numPr>
          <w:ilvl w:val="1"/>
          <w:numId w:val="14"/>
        </w:numPr>
        <w:rPr>
          <w:lang w:val="en-SG"/>
        </w:rPr>
      </w:pPr>
      <w:r>
        <w:rPr>
          <w:lang w:val="en-SG"/>
        </w:rPr>
        <w:t>Very little of the meaning of the source sentence is captured.</w:t>
      </w:r>
    </w:p>
    <w:p w14:paraId="23F97D7A" w14:textId="5796EA4D" w:rsidR="00EE113A" w:rsidRDefault="00EE113A" w:rsidP="00EE113A">
      <w:pPr>
        <w:pStyle w:val="ACLFirstLine"/>
        <w:numPr>
          <w:ilvl w:val="1"/>
          <w:numId w:val="14"/>
        </w:numPr>
        <w:rPr>
          <w:lang w:val="en-SG"/>
        </w:rPr>
      </w:pPr>
      <w:r>
        <w:rPr>
          <w:lang w:val="en-SG"/>
        </w:rPr>
        <w:t xml:space="preserve">Grammatical structures </w:t>
      </w:r>
      <w:proofErr w:type="gramStart"/>
      <w:r>
        <w:rPr>
          <w:lang w:val="en-SG"/>
        </w:rPr>
        <w:t>is</w:t>
      </w:r>
      <w:proofErr w:type="gramEnd"/>
      <w:r>
        <w:rPr>
          <w:lang w:val="en-SG"/>
        </w:rPr>
        <w:t xml:space="preserve"> not present in the translation.</w:t>
      </w:r>
    </w:p>
    <w:p w14:paraId="2F1A429F" w14:textId="7081E973" w:rsidR="00850F62" w:rsidRDefault="00850F62" w:rsidP="00850F62">
      <w:pPr>
        <w:pStyle w:val="Caption"/>
        <w:framePr w:h="523" w:hRule="exact" w:wrap="around" w:vAnchor="page" w:hAnchor="page" w:x="6459" w:y="13636"/>
        <w:jc w:val="both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 w:rsidR="00941E25">
        <w:rPr>
          <w:noProof/>
        </w:rPr>
        <w:t>10</w:t>
      </w:r>
      <w:r>
        <w:rPr>
          <w:noProof/>
        </w:rPr>
        <w:fldChar w:fldCharType="end"/>
      </w:r>
      <w:r>
        <w:t xml:space="preserve"> Training loss per 1000 iterations</w:t>
      </w:r>
    </w:p>
    <w:p w14:paraId="6F6C8293" w14:textId="53A75E05" w:rsidR="00C86370" w:rsidRDefault="00C86370" w:rsidP="00C86370">
      <w:pPr>
        <w:pStyle w:val="ACLFirstLine"/>
        <w:numPr>
          <w:ilvl w:val="0"/>
          <w:numId w:val="14"/>
        </w:numPr>
        <w:rPr>
          <w:lang w:val="en-SG"/>
        </w:rPr>
      </w:pPr>
      <w:r w:rsidRPr="00C86370">
        <w:rPr>
          <w:lang w:val="en-SG"/>
        </w:rPr>
        <w:t xml:space="preserve">3 = Requires some editing, easier to edit than translate from scratch </w:t>
      </w:r>
    </w:p>
    <w:p w14:paraId="56CEBBAF" w14:textId="3CE45DF0" w:rsidR="00EE113A" w:rsidRDefault="00EE113A" w:rsidP="00EE113A">
      <w:pPr>
        <w:pStyle w:val="ACLFirstLine"/>
        <w:numPr>
          <w:ilvl w:val="1"/>
          <w:numId w:val="14"/>
        </w:numPr>
        <w:rPr>
          <w:lang w:val="en-SG"/>
        </w:rPr>
      </w:pPr>
      <w:r>
        <w:rPr>
          <w:lang w:val="en-SG"/>
        </w:rPr>
        <w:t>Some meaning of the source sentence is captured.</w:t>
      </w:r>
    </w:p>
    <w:p w14:paraId="1FF4A51E" w14:textId="5A688217" w:rsidR="00EE113A" w:rsidRDefault="00EE113A" w:rsidP="00EE113A">
      <w:pPr>
        <w:pStyle w:val="ACLFirstLine"/>
        <w:numPr>
          <w:ilvl w:val="1"/>
          <w:numId w:val="14"/>
        </w:numPr>
        <w:rPr>
          <w:lang w:val="en-SG"/>
        </w:rPr>
      </w:pPr>
      <w:r>
        <w:rPr>
          <w:lang w:val="en-SG"/>
        </w:rPr>
        <w:t>Acceptable grammatical structure</w:t>
      </w:r>
    </w:p>
    <w:p w14:paraId="3FFCAA17" w14:textId="7653A0F1" w:rsidR="00C86370" w:rsidRDefault="00C86370" w:rsidP="00C86370">
      <w:pPr>
        <w:pStyle w:val="ACLFirstLine"/>
        <w:numPr>
          <w:ilvl w:val="0"/>
          <w:numId w:val="14"/>
        </w:numPr>
        <w:rPr>
          <w:lang w:val="en-SG"/>
        </w:rPr>
      </w:pPr>
      <w:r w:rsidRPr="00C86370">
        <w:rPr>
          <w:lang w:val="en-SG"/>
        </w:rPr>
        <w:t xml:space="preserve">4 = Requires light editing </w:t>
      </w:r>
    </w:p>
    <w:p w14:paraId="01522FAC" w14:textId="7F69A1C8" w:rsidR="0045658F" w:rsidRDefault="0045658F" w:rsidP="0045658F">
      <w:pPr>
        <w:pStyle w:val="ACLFirstLine"/>
        <w:numPr>
          <w:ilvl w:val="1"/>
          <w:numId w:val="14"/>
        </w:numPr>
        <w:rPr>
          <w:lang w:val="en-SG"/>
        </w:rPr>
      </w:pPr>
      <w:r>
        <w:rPr>
          <w:lang w:val="en-SG"/>
        </w:rPr>
        <w:t>Almost all the meaning is captured.</w:t>
      </w:r>
    </w:p>
    <w:p w14:paraId="127078B5" w14:textId="0BCCE6D8" w:rsidR="0045658F" w:rsidRDefault="0045658F" w:rsidP="0045658F">
      <w:pPr>
        <w:pStyle w:val="ACLFirstLine"/>
        <w:numPr>
          <w:ilvl w:val="1"/>
          <w:numId w:val="14"/>
        </w:numPr>
        <w:rPr>
          <w:lang w:val="en-SG"/>
        </w:rPr>
      </w:pPr>
      <w:r>
        <w:rPr>
          <w:lang w:val="en-SG"/>
        </w:rPr>
        <w:t>Only light grammatical cleaning is required (Past Tense and Present Tense)</w:t>
      </w:r>
    </w:p>
    <w:p w14:paraId="43B09C1C" w14:textId="67F0B2FC" w:rsidR="001F071D" w:rsidRDefault="00C86370" w:rsidP="0045658F">
      <w:pPr>
        <w:pStyle w:val="ACLFirstLine"/>
        <w:numPr>
          <w:ilvl w:val="0"/>
          <w:numId w:val="14"/>
        </w:numPr>
        <w:rPr>
          <w:lang w:val="en-SG"/>
        </w:rPr>
      </w:pPr>
      <w:r w:rsidRPr="00C86370">
        <w:rPr>
          <w:lang w:val="en-SG"/>
        </w:rPr>
        <w:t>5 = Requires no editin</w:t>
      </w:r>
      <w:r>
        <w:rPr>
          <w:lang w:val="en-SG"/>
        </w:rPr>
        <w:t>g</w:t>
      </w:r>
    </w:p>
    <w:p w14:paraId="180F4DFB" w14:textId="288641A8" w:rsidR="0045658F" w:rsidRPr="0045658F" w:rsidRDefault="0045658F" w:rsidP="0045658F">
      <w:pPr>
        <w:pStyle w:val="ACLFirstLine"/>
        <w:numPr>
          <w:ilvl w:val="1"/>
          <w:numId w:val="14"/>
        </w:numPr>
        <w:rPr>
          <w:lang w:val="en-SG"/>
        </w:rPr>
      </w:pPr>
      <w:r>
        <w:rPr>
          <w:lang w:val="en-SG"/>
        </w:rPr>
        <w:t>Good to Go.</w:t>
      </w:r>
    </w:p>
    <w:p w14:paraId="24B70B69" w14:textId="25C3F8B9" w:rsidR="001F071D" w:rsidRDefault="001F071D" w:rsidP="001F071D">
      <w:pPr>
        <w:pStyle w:val="ACLSubsection"/>
        <w:numPr>
          <w:ilvl w:val="1"/>
          <w:numId w:val="3"/>
        </w:numPr>
        <w:ind w:left="562" w:hanging="562"/>
      </w:pPr>
      <w:r>
        <w:t>Evaluation Using BLEU Score</w:t>
      </w:r>
    </w:p>
    <w:p w14:paraId="38B26A15" w14:textId="5518CBEA" w:rsidR="005C751B" w:rsidRDefault="004D7F01" w:rsidP="004D7F01">
      <w:pPr>
        <w:pStyle w:val="ACLText"/>
        <w:rPr>
          <w:lang w:val="en-SG"/>
        </w:rPr>
      </w:pPr>
      <w:r w:rsidRPr="00083C2C">
        <w:rPr>
          <w:lang w:val="en-SG"/>
        </w:rPr>
        <w:t xml:space="preserve">BLEU (bilingual evaluation understudy) is </w:t>
      </w:r>
      <w:r w:rsidR="00F15EE8">
        <w:rPr>
          <w:lang w:val="en-SG"/>
        </w:rPr>
        <w:t>a metric</w:t>
      </w:r>
      <w:r w:rsidRPr="00083C2C">
        <w:rPr>
          <w:lang w:val="en-SG"/>
        </w:rPr>
        <w:t xml:space="preserve"> for evaluating the quality of text which has been </w:t>
      </w:r>
      <w:hyperlink r:id="rId25" w:tooltip="Machine translation" w:history="1">
        <w:r w:rsidRPr="00083C2C">
          <w:rPr>
            <w:lang w:val="en-SG"/>
          </w:rPr>
          <w:t>machine-translated</w:t>
        </w:r>
      </w:hyperlink>
      <w:r w:rsidRPr="00083C2C">
        <w:rPr>
          <w:lang w:val="en-SG"/>
        </w:rPr>
        <w:t> from</w:t>
      </w:r>
      <w:r w:rsidR="00C351D2">
        <w:rPr>
          <w:lang w:val="en-SG"/>
        </w:rPr>
        <w:t xml:space="preserve"> </w:t>
      </w:r>
      <w:r w:rsidRPr="00083C2C">
        <w:rPr>
          <w:lang w:val="en-SG"/>
        </w:rPr>
        <w:t>one </w:t>
      </w:r>
      <w:hyperlink r:id="rId26" w:tooltip="Natural language" w:history="1">
        <w:r w:rsidRPr="00083C2C">
          <w:rPr>
            <w:lang w:val="en-SG"/>
          </w:rPr>
          <w:t>natural language</w:t>
        </w:r>
      </w:hyperlink>
      <w:r w:rsidRPr="00083C2C">
        <w:rPr>
          <w:lang w:val="en-SG"/>
        </w:rPr>
        <w:t> to another.</w:t>
      </w:r>
    </w:p>
    <w:p w14:paraId="0D1B34A6" w14:textId="53087F36" w:rsidR="004D7F01" w:rsidRPr="00083C2C" w:rsidRDefault="005C751B" w:rsidP="00F0279A">
      <w:pPr>
        <w:pStyle w:val="ACLText"/>
        <w:rPr>
          <w:lang w:val="en-SG"/>
        </w:rPr>
      </w:pPr>
      <w:r>
        <w:rPr>
          <w:lang w:val="en-SG"/>
        </w:rPr>
        <w:t xml:space="preserve">We used NLTK’s </w:t>
      </w:r>
      <w:proofErr w:type="spellStart"/>
      <w:r w:rsidR="00A551CD" w:rsidRPr="00A551CD">
        <w:rPr>
          <w:lang w:val="en-SG"/>
        </w:rPr>
        <w:t>sentence_bleu</w:t>
      </w:r>
      <w:proofErr w:type="spellEnd"/>
      <w:r w:rsidR="00A551CD">
        <w:rPr>
          <w:lang w:val="en-SG"/>
        </w:rPr>
        <w:t xml:space="preserve"> </w:t>
      </w:r>
      <w:r w:rsidR="004334D5">
        <w:rPr>
          <w:lang w:val="en-SG"/>
        </w:rPr>
        <w:t xml:space="preserve">API </w:t>
      </w:r>
      <w:r w:rsidR="00F350EC">
        <w:rPr>
          <w:lang w:val="en-SG"/>
        </w:rPr>
        <w:t>in</w:t>
      </w:r>
      <w:r w:rsidR="004334D5">
        <w:rPr>
          <w:lang w:val="en-SG"/>
        </w:rPr>
        <w:t xml:space="preserve"> our </w:t>
      </w:r>
      <w:r w:rsidR="00F350EC">
        <w:rPr>
          <w:lang w:val="en-SG"/>
        </w:rPr>
        <w:t>experiment.</w:t>
      </w:r>
      <w:r w:rsidR="00083C2C">
        <w:rPr>
          <w:lang w:val="en-SG"/>
        </w:rPr>
        <w:t xml:space="preserve"> </w:t>
      </w:r>
      <w:r w:rsidR="00A332C7" w:rsidRPr="00A332C7">
        <w:rPr>
          <w:lang w:val="en-SG"/>
        </w:rPr>
        <w:t>By default,</w:t>
      </w:r>
      <w:r w:rsidR="00B07F6C">
        <w:rPr>
          <w:lang w:val="en-SG"/>
        </w:rPr>
        <w:t xml:space="preserve"> </w:t>
      </w:r>
      <w:r w:rsidR="00A332C7" w:rsidRPr="00A332C7">
        <w:rPr>
          <w:lang w:val="en-SG"/>
        </w:rPr>
        <w:t>the </w:t>
      </w:r>
      <w:proofErr w:type="spellStart"/>
      <w:r w:rsidR="00A332C7" w:rsidRPr="00A332C7">
        <w:rPr>
          <w:i/>
          <w:iCs/>
          <w:lang w:val="en-SG"/>
        </w:rPr>
        <w:t>sentence_</w:t>
      </w:r>
      <w:proofErr w:type="gramStart"/>
      <w:r w:rsidR="00A332C7" w:rsidRPr="00A332C7">
        <w:rPr>
          <w:i/>
          <w:iCs/>
          <w:lang w:val="en-SG"/>
        </w:rPr>
        <w:t>bleu</w:t>
      </w:r>
      <w:proofErr w:type="spellEnd"/>
      <w:r w:rsidR="00A332C7" w:rsidRPr="00A332C7">
        <w:rPr>
          <w:i/>
          <w:iCs/>
          <w:lang w:val="en-SG"/>
        </w:rPr>
        <w:t>(</w:t>
      </w:r>
      <w:proofErr w:type="gramEnd"/>
      <w:r w:rsidR="00A332C7" w:rsidRPr="00A332C7">
        <w:rPr>
          <w:i/>
          <w:iCs/>
          <w:lang w:val="en-SG"/>
        </w:rPr>
        <w:t>)</w:t>
      </w:r>
      <w:r w:rsidR="00A332C7" w:rsidRPr="00A332C7">
        <w:rPr>
          <w:lang w:val="en-SG"/>
        </w:rPr>
        <w:t> scores calculate the cumulative 4-gram BLEU score, also called BLEU-4.</w:t>
      </w:r>
      <w:r w:rsidR="00193762">
        <w:rPr>
          <w:lang w:val="en-SG"/>
        </w:rPr>
        <w:t>.</w:t>
      </w:r>
      <w:r w:rsidR="00BD4303" w:rsidRPr="00BD4303">
        <w:rPr>
          <w:rFonts w:ascii="Helvetica" w:hAnsi="Helvetica"/>
          <w:color w:val="555555"/>
          <w:sz w:val="23"/>
          <w:szCs w:val="23"/>
          <w:shd w:val="clear" w:color="auto" w:fill="FFFFFF"/>
        </w:rPr>
        <w:t xml:space="preserve"> </w:t>
      </w:r>
      <w:r w:rsidR="00BD4303" w:rsidRPr="00BD4303">
        <w:rPr>
          <w:lang w:val="en-SG"/>
        </w:rPr>
        <w:t>The cumulative and individual 1-gram BLEU use the same weights, e.g. (1, 0, 0, 0). The 2-gram weights assign a 50% to each of 1-gram and 2-gram</w:t>
      </w:r>
      <w:r w:rsidR="00B271D4">
        <w:rPr>
          <w:lang w:val="en-SG"/>
        </w:rPr>
        <w:t>. T</w:t>
      </w:r>
      <w:r w:rsidR="00BD4303" w:rsidRPr="00BD4303">
        <w:rPr>
          <w:lang w:val="en-SG"/>
        </w:rPr>
        <w:t>he 3-gram weights are 33% for each of the 1, 2 and 3-gram scores.</w:t>
      </w:r>
      <w:r w:rsidR="00B271D4">
        <w:rPr>
          <w:lang w:val="en-SG"/>
        </w:rPr>
        <w:t xml:space="preserve"> The </w:t>
      </w:r>
      <w:r w:rsidR="00BD4303">
        <w:rPr>
          <w:lang w:val="en-SG"/>
        </w:rPr>
        <w:t>4-gram weights are 25% for each of the 1,</w:t>
      </w:r>
      <w:r w:rsidR="00A13FF3">
        <w:rPr>
          <w:lang w:val="en-SG"/>
        </w:rPr>
        <w:t xml:space="preserve"> </w:t>
      </w:r>
      <w:r w:rsidR="00BD4303">
        <w:rPr>
          <w:lang w:val="en-SG"/>
        </w:rPr>
        <w:t>2</w:t>
      </w:r>
      <w:r w:rsidR="00ED5A12">
        <w:rPr>
          <w:lang w:val="en-SG"/>
        </w:rPr>
        <w:t>,</w:t>
      </w:r>
      <w:r w:rsidR="00A13FF3">
        <w:rPr>
          <w:lang w:val="en-SG"/>
        </w:rPr>
        <w:t xml:space="preserve"> </w:t>
      </w:r>
      <w:r w:rsidR="00ED5A12">
        <w:rPr>
          <w:lang w:val="en-SG"/>
        </w:rPr>
        <w:t>3,</w:t>
      </w:r>
      <w:r w:rsidR="00A13FF3">
        <w:rPr>
          <w:lang w:val="en-SG"/>
        </w:rPr>
        <w:t xml:space="preserve"> </w:t>
      </w:r>
      <w:r w:rsidR="00ED5A12">
        <w:rPr>
          <w:lang w:val="en-SG"/>
        </w:rPr>
        <w:t>4-gram scores</w:t>
      </w:r>
      <w:r w:rsidR="001C560B">
        <w:rPr>
          <w:lang w:val="en-SG"/>
        </w:rPr>
        <w:t>.</w:t>
      </w:r>
      <w:r w:rsidR="00DE6ED7">
        <w:rPr>
          <w:lang w:val="en-SG"/>
        </w:rPr>
        <w:t xml:space="preserve"> The cumulative scores for </w:t>
      </w:r>
      <w:r w:rsidR="00DE6ED7" w:rsidRPr="00472C35">
        <w:rPr>
          <w:lang w:val="en-SG"/>
        </w:rPr>
        <w:t>BLEU-1, BLEU-2, BLEU-3 and BLEU-4</w:t>
      </w:r>
      <w:r w:rsidR="00DE6ED7">
        <w:rPr>
          <w:lang w:val="en-SG"/>
        </w:rPr>
        <w:t xml:space="preserve"> were computed and in the end the average of all these scores have been considered as an evaluation criterion</w:t>
      </w:r>
    </w:p>
    <w:p w14:paraId="6A299EAE" w14:textId="59B9725E" w:rsidR="00371B5D" w:rsidRDefault="00371B5D" w:rsidP="00371B5D">
      <w:pPr>
        <w:pStyle w:val="ACLText"/>
      </w:pPr>
    </w:p>
    <w:p w14:paraId="3A657556" w14:textId="60842F9B" w:rsidR="00371B5D" w:rsidRPr="00850F62" w:rsidRDefault="00AB7E50" w:rsidP="00371B5D">
      <w:pPr>
        <w:pStyle w:val="ACLSubsection"/>
        <w:numPr>
          <w:ilvl w:val="1"/>
          <w:numId w:val="3"/>
        </w:numPr>
        <w:ind w:left="562" w:hanging="562"/>
      </w:pPr>
      <w:r w:rsidRPr="00850F62">
        <w:t>Chosen Model</w:t>
      </w:r>
      <w:r w:rsidR="00371B5D" w:rsidRPr="00850F62">
        <w:t xml:space="preserve"> and Justification</w:t>
      </w:r>
    </w:p>
    <w:p w14:paraId="74972BA6" w14:textId="299AD0C0" w:rsidR="001F071D" w:rsidRPr="001F071D" w:rsidRDefault="008A5E66" w:rsidP="008A5E66">
      <w:pPr>
        <w:pStyle w:val="ACLFirstLine"/>
        <w:ind w:firstLine="0"/>
      </w:pPr>
      <w:r>
        <w:t xml:space="preserve">The Seq2seq model with attention decoder with optimal combination of hyper parameters as found in the earlier section </w:t>
      </w:r>
      <w:r w:rsidR="00D5181E">
        <w:t xml:space="preserve">is chosen as the final model since it generates translations that have the highest BLEU </w:t>
      </w:r>
      <w:r w:rsidR="002103F1">
        <w:t>and Turing scores. The training and validation losses along with</w:t>
      </w:r>
      <w:r w:rsidR="00D5181E">
        <w:t xml:space="preserve"> the</w:t>
      </w:r>
      <w:r w:rsidR="002103F1">
        <w:t xml:space="preserve"> progression of the BLEU scores are shown below for this model</w:t>
      </w:r>
      <w:r w:rsidR="002E540C">
        <w:t xml:space="preserve"> per 1000 iterations of training</w:t>
      </w:r>
      <w:r w:rsidR="002103F1">
        <w:t>.</w:t>
      </w:r>
      <w:r w:rsidR="00850F62" w:rsidRPr="00850F62">
        <w:rPr>
          <w:noProof/>
        </w:rPr>
        <w:t xml:space="preserve"> </w:t>
      </w:r>
      <w:r w:rsidR="00850F62">
        <w:rPr>
          <w:noProof/>
        </w:rPr>
        <w:drawing>
          <wp:inline distT="0" distB="0" distL="0" distR="0" wp14:anchorId="4B7A6CB6" wp14:editId="7EF21270">
            <wp:extent cx="2762250" cy="1782853"/>
            <wp:effectExtent l="0" t="0" r="0" b="8255"/>
            <wp:docPr id="1474167743" name="Picture 14741677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3045" cy="1796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C92FC9" w14:textId="730B3080" w:rsidR="00E04B6E" w:rsidRDefault="00E04B6E" w:rsidP="00E04B6E">
      <w:pPr>
        <w:pStyle w:val="ACLFirstLine"/>
        <w:keepNext/>
        <w:ind w:firstLine="0"/>
      </w:pPr>
      <w:r>
        <w:rPr>
          <w:noProof/>
        </w:rPr>
        <w:lastRenderedPageBreak/>
        <w:drawing>
          <wp:inline distT="0" distB="0" distL="0" distR="0" wp14:anchorId="0B9D9A81" wp14:editId="3289FF12">
            <wp:extent cx="2542265" cy="1694843"/>
            <wp:effectExtent l="0" t="0" r="0" b="635"/>
            <wp:docPr id="1304474913" name="Picture 13044749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2265" cy="169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BA499B" w14:textId="51CC1F57" w:rsidR="00731B4A" w:rsidRDefault="00731B4A" w:rsidP="00731B4A">
      <w:pPr>
        <w:pStyle w:val="Caption"/>
        <w:framePr w:wrap="around" w:vAnchor="page" w:hAnchor="page" w:x="1689" w:y="4171"/>
        <w:jc w:val="both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 w:rsidR="00941E25">
        <w:rPr>
          <w:noProof/>
        </w:rPr>
        <w:t>11</w:t>
      </w:r>
      <w:r>
        <w:rPr>
          <w:noProof/>
        </w:rPr>
        <w:fldChar w:fldCharType="end"/>
      </w:r>
      <w:r>
        <w:t xml:space="preserve"> Validation loss per 1000 iterations</w:t>
      </w:r>
    </w:p>
    <w:p w14:paraId="0F508BF9" w14:textId="77777777" w:rsidR="00731B4A" w:rsidRDefault="00731B4A" w:rsidP="00E04B6E">
      <w:pPr>
        <w:pStyle w:val="ACLFirstLine"/>
        <w:keepNext/>
        <w:ind w:firstLine="0"/>
      </w:pPr>
    </w:p>
    <w:p w14:paraId="60945C0E" w14:textId="477A8986" w:rsidR="0071722A" w:rsidRDefault="00731B4A" w:rsidP="00E04B6E">
      <w:pPr>
        <w:pStyle w:val="ACLFirstLine"/>
        <w:keepNext/>
        <w:ind w:firstLine="0"/>
      </w:pPr>
      <w:r>
        <w:rPr>
          <w:noProof/>
        </w:rPr>
        <w:drawing>
          <wp:inline distT="0" distB="0" distL="0" distR="0" wp14:anchorId="42FABB03" wp14:editId="247E0F25">
            <wp:extent cx="2628900" cy="1869440"/>
            <wp:effectExtent l="0" t="0" r="0" b="0"/>
            <wp:docPr id="461372511" name="Picture 4613725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3628" cy="18728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2EA084" w14:textId="724AF79A" w:rsidR="00731B4A" w:rsidRPr="001F071D" w:rsidRDefault="00731B4A" w:rsidP="00731B4A">
      <w:pPr>
        <w:pStyle w:val="Caption"/>
        <w:framePr w:wrap="around" w:vAnchor="page" w:hAnchor="page" w:x="1869" w:y="8176"/>
        <w:jc w:val="both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 w:rsidR="00941E25">
        <w:rPr>
          <w:noProof/>
        </w:rPr>
        <w:t>12</w:t>
      </w:r>
      <w:r>
        <w:rPr>
          <w:noProof/>
        </w:rPr>
        <w:fldChar w:fldCharType="end"/>
      </w:r>
      <w:r>
        <w:t xml:space="preserve"> Bleu score per 1000 iterations</w:t>
      </w:r>
    </w:p>
    <w:p w14:paraId="47DDF371" w14:textId="65775E14" w:rsidR="00531B86" w:rsidRDefault="00531B86" w:rsidP="00490093">
      <w:pPr>
        <w:pStyle w:val="ACLFirstLine"/>
        <w:rPr>
          <w:b/>
          <w:spacing w:val="0"/>
          <w:kern w:val="0"/>
        </w:rPr>
      </w:pPr>
    </w:p>
    <w:p w14:paraId="79B9F436" w14:textId="6DDAA1D1" w:rsidR="00531B86" w:rsidRDefault="00531B86" w:rsidP="00490093">
      <w:pPr>
        <w:pStyle w:val="ACLFirstLine"/>
        <w:rPr>
          <w:b/>
          <w:spacing w:val="0"/>
          <w:kern w:val="0"/>
        </w:rPr>
      </w:pPr>
    </w:p>
    <w:p w14:paraId="777EC5D5" w14:textId="77777777" w:rsidR="00531B86" w:rsidRDefault="00531B86" w:rsidP="00490093">
      <w:pPr>
        <w:pStyle w:val="ACLFirstLine"/>
        <w:rPr>
          <w:b/>
          <w:spacing w:val="0"/>
          <w:kern w:val="0"/>
        </w:rPr>
      </w:pPr>
    </w:p>
    <w:p w14:paraId="2C61870B" w14:textId="77777777" w:rsidR="00C30AAC" w:rsidRDefault="00C30AAC" w:rsidP="00490093">
      <w:pPr>
        <w:pStyle w:val="ACLFirstLine"/>
        <w:rPr>
          <w:b/>
          <w:spacing w:val="0"/>
          <w:kern w:val="0"/>
        </w:rPr>
      </w:pPr>
    </w:p>
    <w:p w14:paraId="208D15A1" w14:textId="415C657E" w:rsidR="00FC383A" w:rsidRDefault="00FC383A" w:rsidP="00FC383A">
      <w:pPr>
        <w:pStyle w:val="ACLSection"/>
        <w:numPr>
          <w:ilvl w:val="0"/>
          <w:numId w:val="3"/>
        </w:numPr>
        <w:ind w:left="403" w:hanging="403"/>
      </w:pPr>
      <w:r>
        <w:t>Lessons Learnt</w:t>
      </w:r>
    </w:p>
    <w:p w14:paraId="60BF449A" w14:textId="07729FE6" w:rsidR="001435A3" w:rsidRDefault="00993F45" w:rsidP="001435A3">
      <w:pPr>
        <w:pStyle w:val="ACLText"/>
      </w:pPr>
      <w:r>
        <w:t>Some of the lessons that were learnt:</w:t>
      </w:r>
    </w:p>
    <w:p w14:paraId="13DDA720" w14:textId="251B5C94" w:rsidR="00993F45" w:rsidRPr="00993F45" w:rsidRDefault="0077285D" w:rsidP="00993F45">
      <w:pPr>
        <w:pStyle w:val="ACLFirstLine"/>
        <w:numPr>
          <w:ilvl w:val="0"/>
          <w:numId w:val="15"/>
        </w:numPr>
      </w:pPr>
      <w:r>
        <w:t xml:space="preserve">Neural machine translation is a complex task and </w:t>
      </w:r>
      <w:r w:rsidR="005B43C8">
        <w:t xml:space="preserve">the metrics </w:t>
      </w:r>
      <w:r w:rsidR="00AE4249">
        <w:t xml:space="preserve">– validation loss, validation BLEU score to evaluate the model performance </w:t>
      </w:r>
      <w:r w:rsidR="00612CEB">
        <w:t xml:space="preserve">are not </w:t>
      </w:r>
      <w:r w:rsidR="00383853">
        <w:t xml:space="preserve">generally </w:t>
      </w:r>
      <w:r w:rsidR="00612CEB">
        <w:t xml:space="preserve">as indicative as accuracy </w:t>
      </w:r>
      <w:r w:rsidR="00383853">
        <w:t xml:space="preserve">in the case of CNNs </w:t>
      </w:r>
      <w:r w:rsidR="001C7F28">
        <w:t>for classification</w:t>
      </w:r>
      <w:r w:rsidR="006C0DEA">
        <w:t xml:space="preserve"> of images</w:t>
      </w:r>
      <w:r w:rsidR="002721F8">
        <w:t>.</w:t>
      </w:r>
      <w:r w:rsidR="001C7F28">
        <w:t xml:space="preserve"> Hence human judgement </w:t>
      </w:r>
      <w:r w:rsidR="00C25B7F">
        <w:t xml:space="preserve">is </w:t>
      </w:r>
      <w:r w:rsidR="001C7F28">
        <w:t xml:space="preserve">still </w:t>
      </w:r>
      <w:r w:rsidR="00C25B7F">
        <w:t>required</w:t>
      </w:r>
      <w:r w:rsidR="001C7F28">
        <w:t xml:space="preserve"> for proper evaluation</w:t>
      </w:r>
      <w:r w:rsidR="002721F8">
        <w:t>.</w:t>
      </w:r>
    </w:p>
    <w:p w14:paraId="6AC89DE4" w14:textId="40AC2CA0" w:rsidR="002721F8" w:rsidRPr="00C52900" w:rsidRDefault="002721F8" w:rsidP="00993F45">
      <w:pPr>
        <w:pStyle w:val="ACLFirstLine"/>
        <w:numPr>
          <w:ilvl w:val="0"/>
          <w:numId w:val="15"/>
        </w:numPr>
      </w:pPr>
      <w:r w:rsidRPr="00C52900">
        <w:t xml:space="preserve">A large corpus of sentence pairs </w:t>
      </w:r>
      <w:r w:rsidR="000144CF" w:rsidRPr="00C52900">
        <w:t>is</w:t>
      </w:r>
      <w:r w:rsidRPr="00C52900">
        <w:t xml:space="preserve"> required with a</w:t>
      </w:r>
      <w:r w:rsidR="000144CF" w:rsidRPr="00C52900">
        <w:t xml:space="preserve">n equal distribution of words from both the vocabularies to have a decent performance, </w:t>
      </w:r>
      <w:bookmarkStart w:id="27" w:name="_GoBack"/>
      <w:bookmarkEnd w:id="27"/>
      <w:r w:rsidR="000144CF" w:rsidRPr="00C52900">
        <w:t xml:space="preserve">else the models </w:t>
      </w:r>
      <w:r w:rsidR="00A10CEF" w:rsidRPr="00C52900">
        <w:t xml:space="preserve">might </w:t>
      </w:r>
      <w:r w:rsidR="000144CF" w:rsidRPr="00C52900">
        <w:t>put more focus on the words that occur more often in the vocabulary.</w:t>
      </w:r>
    </w:p>
    <w:p w14:paraId="6F6E2479" w14:textId="375C7369" w:rsidR="000144CF" w:rsidRPr="00993F45" w:rsidRDefault="00DA5FD5" w:rsidP="00993F45">
      <w:pPr>
        <w:pStyle w:val="ACLFirstLine"/>
        <w:numPr>
          <w:ilvl w:val="0"/>
          <w:numId w:val="15"/>
        </w:numPr>
      </w:pPr>
      <w:r>
        <w:t xml:space="preserve">The translation task is highly sensitive to the </w:t>
      </w:r>
      <w:r w:rsidR="00EF5B0B">
        <w:t xml:space="preserve">number of words in the input English sentence. The </w:t>
      </w:r>
      <w:r w:rsidR="00D77D4E">
        <w:t>longer</w:t>
      </w:r>
      <w:r w:rsidR="00EF5B0B">
        <w:t xml:space="preserve"> the input sentence</w:t>
      </w:r>
      <w:r w:rsidR="001B5C81">
        <w:t>,</w:t>
      </w:r>
      <w:r w:rsidR="00EF5B0B">
        <w:t xml:space="preserve"> the poorer the performance of the </w:t>
      </w:r>
      <w:r w:rsidR="00E83835">
        <w:t xml:space="preserve">translation </w:t>
      </w:r>
      <w:r w:rsidR="00056206">
        <w:t xml:space="preserve">for the </w:t>
      </w:r>
      <w:r w:rsidR="00A119F2">
        <w:t>trained model.</w:t>
      </w:r>
    </w:p>
    <w:p w14:paraId="38DF72FA" w14:textId="6F4AC30C" w:rsidR="001435A3" w:rsidRDefault="001435A3" w:rsidP="001435A3">
      <w:pPr>
        <w:pStyle w:val="ACLFirstLine"/>
      </w:pPr>
    </w:p>
    <w:p w14:paraId="2229A896" w14:textId="33353478" w:rsidR="001435A3" w:rsidRDefault="001435A3" w:rsidP="001435A3">
      <w:pPr>
        <w:pStyle w:val="ACLFirstLine"/>
      </w:pPr>
    </w:p>
    <w:p w14:paraId="1B2ABF5B" w14:textId="77777777" w:rsidR="001435A3" w:rsidRPr="001435A3" w:rsidRDefault="001435A3" w:rsidP="001435A3">
      <w:pPr>
        <w:pStyle w:val="ACLFirstLine"/>
      </w:pPr>
    </w:p>
    <w:p w14:paraId="286686F8" w14:textId="4AAACFDB" w:rsidR="00F422BC" w:rsidRDefault="003A4862" w:rsidP="001E075F">
      <w:pPr>
        <w:pStyle w:val="ACLSection"/>
      </w:pPr>
      <w:r>
        <w:t>References</w:t>
      </w:r>
    </w:p>
    <w:p w14:paraId="29344898" w14:textId="77777777" w:rsidR="00553AEA" w:rsidRPr="0038268F" w:rsidRDefault="00553AEA" w:rsidP="00553AE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8" w:name="_ENREF_1"/>
      <w:r w:rsidRPr="0038268F">
        <w:t>[1]</w:t>
      </w:r>
      <w:r w:rsidRPr="0038268F">
        <w:tab/>
        <w:t xml:space="preserve">S. Millward. (2014). </w:t>
      </w:r>
      <w:r w:rsidRPr="0038268F">
        <w:rPr>
          <w:i/>
        </w:rPr>
        <w:t>Indonesia to be world’s fourth-largest smartphone market by 2018</w:t>
      </w:r>
      <w:r w:rsidRPr="0038268F">
        <w:t xml:space="preserve">. Available: </w:t>
      </w:r>
      <w:hyperlink r:id="rId30" w:history="1">
        <w:r w:rsidRPr="0038268F">
          <w:rPr>
            <w:rStyle w:val="Hyperlink"/>
            <w:spacing w:val="0"/>
            <w:kern w:val="0"/>
            <w:lang w:eastAsia="zh-CN"/>
          </w:rPr>
          <w:t>https://www.techinasia.com/indonesia-worlds-fourth-largest-smartphone-2018-surpass-100-million-users</w:t>
        </w:r>
        <w:bookmarkEnd w:id="28"/>
      </w:hyperlink>
    </w:p>
    <w:p w14:paraId="55D1C755" w14:textId="77777777" w:rsidR="00553AEA" w:rsidRPr="0038268F" w:rsidRDefault="00553AEA" w:rsidP="00553AEA">
      <w:pPr>
        <w:pStyle w:val="EndNoteBibliography"/>
        <w:ind w:left="720" w:hanging="720"/>
      </w:pPr>
      <w:bookmarkStart w:id="29" w:name="_ENREF_2"/>
      <w:r w:rsidRPr="0038268F">
        <w:t>[2]</w:t>
      </w:r>
      <w:r w:rsidRPr="0038268F">
        <w:tab/>
        <w:t xml:space="preserve">KPMG. (2018). </w:t>
      </w:r>
      <w:r w:rsidRPr="0038268F">
        <w:rPr>
          <w:i/>
        </w:rPr>
        <w:t>ASEAN Business Guide</w:t>
      </w:r>
      <w:r w:rsidRPr="0038268F">
        <w:t xml:space="preserve">. Available: </w:t>
      </w:r>
      <w:hyperlink r:id="rId31" w:history="1">
        <w:r w:rsidRPr="0038268F">
          <w:rPr>
            <w:rStyle w:val="Hyperlink"/>
            <w:spacing w:val="0"/>
            <w:kern w:val="0"/>
            <w:lang w:eastAsia="zh-CN"/>
          </w:rPr>
          <w:t>https://home.kpmg/content/dam/kpmg/sg/pdf/2018/07/ASEAN-GUIDE-Indonesia.pdf</w:t>
        </w:r>
        <w:bookmarkEnd w:id="29"/>
      </w:hyperlink>
    </w:p>
    <w:p w14:paraId="6BD8F918" w14:textId="77777777" w:rsidR="00553AEA" w:rsidRPr="0038268F" w:rsidRDefault="00553AEA" w:rsidP="00553AEA">
      <w:pPr>
        <w:pStyle w:val="EndNoteBibliography"/>
        <w:ind w:left="720" w:hanging="720"/>
      </w:pPr>
      <w:bookmarkStart w:id="30" w:name="_ENREF_3"/>
      <w:r w:rsidRPr="0038268F">
        <w:t>[3]</w:t>
      </w:r>
      <w:r w:rsidRPr="0038268F">
        <w:tab/>
        <w:t xml:space="preserve">M. I. Office. (2016). </w:t>
      </w:r>
      <w:r w:rsidRPr="0038268F">
        <w:rPr>
          <w:i/>
        </w:rPr>
        <w:t xml:space="preserve">Unlocking Indonesia’s digital opportunity </w:t>
      </w:r>
      <w:r w:rsidRPr="0038268F">
        <w:t xml:space="preserve">Available: </w:t>
      </w:r>
      <w:hyperlink r:id="rId32" w:history="1">
        <w:r w:rsidRPr="0038268F">
          <w:rPr>
            <w:rStyle w:val="Hyperlink"/>
            <w:spacing w:val="0"/>
            <w:kern w:val="0"/>
            <w:lang w:eastAsia="zh-CN"/>
          </w:rPr>
          <w:t>https://www.mckinsey.com/~/media/McKinsey/Locations/Asia/Indonesia/Our%20Insights/Unlocking%20Indonesias%20digital%20opportunity/Unlocking_Indonesias_digital_opportunity.ashx</w:t>
        </w:r>
        <w:bookmarkEnd w:id="30"/>
      </w:hyperlink>
    </w:p>
    <w:p w14:paraId="7DD8F92A" w14:textId="77777777" w:rsidR="00553AEA" w:rsidRPr="0038268F" w:rsidRDefault="00553AEA" w:rsidP="00553AEA">
      <w:pPr>
        <w:pStyle w:val="EndNoteBibliography"/>
        <w:ind w:left="720" w:hanging="720"/>
      </w:pPr>
      <w:bookmarkStart w:id="31" w:name="_ENREF_4"/>
      <w:r w:rsidRPr="0038268F">
        <w:t>[4]</w:t>
      </w:r>
      <w:r w:rsidRPr="0038268F">
        <w:tab/>
        <w:t xml:space="preserve">J. Errens. (2015). </w:t>
      </w:r>
      <w:r w:rsidRPr="0038268F">
        <w:rPr>
          <w:i/>
        </w:rPr>
        <w:t>The past, present and future of machine translation</w:t>
      </w:r>
      <w:r w:rsidRPr="0038268F">
        <w:t xml:space="preserve">. Available: </w:t>
      </w:r>
      <w:hyperlink r:id="rId33" w:history="1">
        <w:r w:rsidRPr="0038268F">
          <w:rPr>
            <w:rStyle w:val="Hyperlink"/>
            <w:spacing w:val="0"/>
            <w:kern w:val="0"/>
            <w:lang w:eastAsia="zh-CN"/>
          </w:rPr>
          <w:t>https://www.monotype.com/resources/articles/the-past-present-and-future-of-machine-translation/</w:t>
        </w:r>
        <w:bookmarkEnd w:id="31"/>
      </w:hyperlink>
    </w:p>
    <w:p w14:paraId="49A7394D" w14:textId="07DBAC62" w:rsidR="00962922" w:rsidRDefault="00553AEA" w:rsidP="00553AEA">
      <w:pPr>
        <w:pStyle w:val="ACLAcknowledgmentsHeader"/>
        <w:rPr>
          <w:rFonts w:eastAsia="Times New Roman"/>
          <w:bCs w:val="0"/>
          <w:kern w:val="0"/>
          <w:sz w:val="22"/>
          <w:szCs w:val="22"/>
        </w:rPr>
      </w:pPr>
      <w:r>
        <w:fldChar w:fldCharType="end"/>
      </w:r>
    </w:p>
    <w:p w14:paraId="75CDF35E" w14:textId="052FFCFD" w:rsidR="0062546F" w:rsidRDefault="0062546F" w:rsidP="001E075F">
      <w:pPr>
        <w:pStyle w:val="ACLSection"/>
      </w:pPr>
      <w:r>
        <w:t>Examples of sentences generated</w:t>
      </w:r>
      <w:r w:rsidR="00E82620">
        <w:t xml:space="preserve"> by different models</w:t>
      </w:r>
    </w:p>
    <w:p w14:paraId="5C3CBD8B" w14:textId="0C769F61" w:rsidR="00A63474" w:rsidRPr="00A63474" w:rsidRDefault="001E075F" w:rsidP="00FB0F70">
      <w:pPr>
        <w:pStyle w:val="ACLSubsection"/>
      </w:pPr>
      <w:r>
        <w:t>Vanilla sequence to sequence model</w:t>
      </w:r>
    </w:p>
    <w:p w14:paraId="2AC271DE" w14:textId="2A7BE256" w:rsidR="001167D1" w:rsidRPr="001167D1" w:rsidRDefault="00A158BA" w:rsidP="001167D1">
      <w:pPr>
        <w:pStyle w:val="ACLText"/>
      </w:pPr>
      <w:r>
        <w:t>The English and Bahasa translations of some sentences along with the evaluation score provided by a native speaker is provided in the below table.</w:t>
      </w:r>
      <w:r w:rsidR="00482231">
        <w:t xml:space="preserve"> </w:t>
      </w:r>
      <w:r w:rsidR="00482231" w:rsidRPr="00FD3668">
        <w:rPr>
          <w:u w:val="single"/>
        </w:rPr>
        <w:t xml:space="preserve">These sentences were not in the training or the validation </w:t>
      </w:r>
      <w:r w:rsidR="00FD3668" w:rsidRPr="00FD3668">
        <w:rPr>
          <w:u w:val="single"/>
        </w:rPr>
        <w:t>sets.</w:t>
      </w:r>
      <w:r w:rsidR="00630B0A" w:rsidRPr="00630B0A">
        <w:t xml:space="preserve"> The </w:t>
      </w:r>
      <w:r w:rsidR="009F0844">
        <w:t xml:space="preserve">scores are provided by a native Bahasa speaker according to the criterion introduced in section 5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02"/>
        <w:gridCol w:w="1374"/>
        <w:gridCol w:w="1510"/>
        <w:gridCol w:w="953"/>
      </w:tblGrid>
      <w:tr w:rsidR="0016588F" w14:paraId="0776CB97" w14:textId="77777777" w:rsidTr="00F26D9D">
        <w:tc>
          <w:tcPr>
            <w:tcW w:w="805" w:type="dxa"/>
          </w:tcPr>
          <w:p w14:paraId="502F101D" w14:textId="35ECF6BE" w:rsidR="00DE071C" w:rsidRDefault="00DE071C" w:rsidP="00A158BA">
            <w:pPr>
              <w:pStyle w:val="ACLFirstLine"/>
              <w:ind w:firstLine="0"/>
            </w:pPr>
            <w:r>
              <w:t>ID</w:t>
            </w:r>
          </w:p>
        </w:tc>
        <w:tc>
          <w:tcPr>
            <w:tcW w:w="3150" w:type="dxa"/>
          </w:tcPr>
          <w:p w14:paraId="388A15A2" w14:textId="3CFA080A" w:rsidR="00DE071C" w:rsidRDefault="00DE071C" w:rsidP="00A158BA">
            <w:pPr>
              <w:pStyle w:val="ACLFirstLine"/>
              <w:ind w:firstLine="0"/>
            </w:pPr>
            <w:r>
              <w:t>English Sentence</w:t>
            </w:r>
          </w:p>
        </w:tc>
        <w:tc>
          <w:tcPr>
            <w:tcW w:w="2852" w:type="dxa"/>
          </w:tcPr>
          <w:p w14:paraId="246CAD50" w14:textId="037EDF17" w:rsidR="00DE071C" w:rsidRDefault="00DE071C" w:rsidP="00A158BA">
            <w:pPr>
              <w:pStyle w:val="ACLFirstLine"/>
              <w:ind w:firstLine="0"/>
            </w:pPr>
            <w:r>
              <w:t>Bahasa Sentence</w:t>
            </w:r>
          </w:p>
        </w:tc>
        <w:tc>
          <w:tcPr>
            <w:tcW w:w="2270" w:type="dxa"/>
          </w:tcPr>
          <w:p w14:paraId="78419825" w14:textId="1AEF3372" w:rsidR="00DE071C" w:rsidRDefault="00DE071C" w:rsidP="00A158BA">
            <w:pPr>
              <w:pStyle w:val="ACLFirstLine"/>
              <w:ind w:firstLine="0"/>
            </w:pPr>
            <w:r>
              <w:t>Score</w:t>
            </w:r>
          </w:p>
        </w:tc>
      </w:tr>
      <w:tr w:rsidR="0016588F" w14:paraId="5E1ACC35" w14:textId="77777777" w:rsidTr="00F26D9D">
        <w:tc>
          <w:tcPr>
            <w:tcW w:w="805" w:type="dxa"/>
          </w:tcPr>
          <w:p w14:paraId="736D14FA" w14:textId="121EEAE4" w:rsidR="00DE071C" w:rsidRDefault="00B835E7" w:rsidP="00A158BA">
            <w:pPr>
              <w:pStyle w:val="ACLFirstLine"/>
              <w:ind w:firstLine="0"/>
            </w:pPr>
            <w:r>
              <w:t>1</w:t>
            </w:r>
          </w:p>
        </w:tc>
        <w:tc>
          <w:tcPr>
            <w:tcW w:w="3150" w:type="dxa"/>
          </w:tcPr>
          <w:p w14:paraId="3ACAB2B5" w14:textId="148231D8" w:rsidR="00DE071C" w:rsidRDefault="00B835E7" w:rsidP="00A158BA">
            <w:pPr>
              <w:pStyle w:val="ACLFirstLine"/>
              <w:ind w:firstLine="0"/>
            </w:pPr>
            <w:r w:rsidRPr="00B835E7">
              <w:t>tom is playing with ball.</w:t>
            </w:r>
          </w:p>
        </w:tc>
        <w:tc>
          <w:tcPr>
            <w:tcW w:w="2852" w:type="dxa"/>
          </w:tcPr>
          <w:p w14:paraId="0D369536" w14:textId="1D60AAB3" w:rsidR="00DE071C" w:rsidRDefault="009D0653" w:rsidP="00A158BA">
            <w:pPr>
              <w:pStyle w:val="ACLFirstLine"/>
              <w:ind w:firstLine="0"/>
            </w:pPr>
            <w:r w:rsidRPr="009D0653">
              <w:t xml:space="preserve">tom </w:t>
            </w:r>
            <w:proofErr w:type="spellStart"/>
            <w:r w:rsidRPr="009D0653">
              <w:t>sedang</w:t>
            </w:r>
            <w:proofErr w:type="spellEnd"/>
            <w:r w:rsidRPr="009D0653">
              <w:t xml:space="preserve"> </w:t>
            </w:r>
            <w:proofErr w:type="spellStart"/>
            <w:r w:rsidRPr="009D0653">
              <w:t>dengan</w:t>
            </w:r>
            <w:proofErr w:type="spellEnd"/>
            <w:r w:rsidRPr="009D0653">
              <w:t xml:space="preserve"> </w:t>
            </w:r>
            <w:proofErr w:type="spellStart"/>
            <w:proofErr w:type="gramStart"/>
            <w:r w:rsidRPr="009D0653">
              <w:t>dengan</w:t>
            </w:r>
            <w:proofErr w:type="spellEnd"/>
            <w:r w:rsidRPr="009D0653">
              <w:t xml:space="preserve"> .</w:t>
            </w:r>
            <w:proofErr w:type="gramEnd"/>
            <w:r w:rsidRPr="009D0653">
              <w:t xml:space="preserve"> .</w:t>
            </w:r>
          </w:p>
        </w:tc>
        <w:tc>
          <w:tcPr>
            <w:tcW w:w="2270" w:type="dxa"/>
          </w:tcPr>
          <w:p w14:paraId="0206E8BA" w14:textId="21E9355D" w:rsidR="00DE071C" w:rsidRDefault="00C747FB" w:rsidP="00A158BA">
            <w:pPr>
              <w:pStyle w:val="ACLFirstLine"/>
              <w:ind w:firstLine="0"/>
            </w:pPr>
            <w:r>
              <w:t>2</w:t>
            </w:r>
          </w:p>
        </w:tc>
      </w:tr>
      <w:tr w:rsidR="0016588F" w14:paraId="18ACDDC3" w14:textId="77777777" w:rsidTr="00F26D9D">
        <w:tc>
          <w:tcPr>
            <w:tcW w:w="805" w:type="dxa"/>
          </w:tcPr>
          <w:p w14:paraId="451906A4" w14:textId="61BEF472" w:rsidR="00DE071C" w:rsidRDefault="00CD3EAE" w:rsidP="00A158BA">
            <w:pPr>
              <w:pStyle w:val="ACLFirstLine"/>
              <w:ind w:firstLine="0"/>
            </w:pPr>
            <w:r>
              <w:t>2</w:t>
            </w:r>
          </w:p>
        </w:tc>
        <w:tc>
          <w:tcPr>
            <w:tcW w:w="3150" w:type="dxa"/>
          </w:tcPr>
          <w:p w14:paraId="6C2095F2" w14:textId="75B4B677" w:rsidR="00DE071C" w:rsidRDefault="00CD3EAE" w:rsidP="00A158BA">
            <w:pPr>
              <w:pStyle w:val="ACLFirstLine"/>
              <w:ind w:firstLine="0"/>
            </w:pPr>
            <w:r w:rsidRPr="00F0611E">
              <w:t>she is standing there.</w:t>
            </w:r>
          </w:p>
        </w:tc>
        <w:tc>
          <w:tcPr>
            <w:tcW w:w="2852" w:type="dxa"/>
          </w:tcPr>
          <w:p w14:paraId="392552FC" w14:textId="7CDA9B99" w:rsidR="00DE071C" w:rsidRDefault="00F00ABD" w:rsidP="00A158BA">
            <w:pPr>
              <w:pStyle w:val="ACLFirstLine"/>
              <w:ind w:firstLine="0"/>
            </w:pPr>
            <w:proofErr w:type="spellStart"/>
            <w:r w:rsidRPr="00F00ABD">
              <w:t>dia</w:t>
            </w:r>
            <w:proofErr w:type="spellEnd"/>
            <w:r w:rsidRPr="00F00ABD">
              <w:t xml:space="preserve"> </w:t>
            </w:r>
            <w:proofErr w:type="spellStart"/>
            <w:r w:rsidR="00FC6DF8">
              <w:t>ada</w:t>
            </w:r>
            <w:proofErr w:type="spellEnd"/>
            <w:r w:rsidRPr="00F00ABD">
              <w:t xml:space="preserve"> di </w:t>
            </w:r>
            <w:proofErr w:type="spellStart"/>
            <w:proofErr w:type="gramStart"/>
            <w:r w:rsidRPr="00F00ABD">
              <w:t>sana</w:t>
            </w:r>
            <w:proofErr w:type="spellEnd"/>
            <w:r w:rsidRPr="00F00ABD">
              <w:t xml:space="preserve"> </w:t>
            </w:r>
            <w:r w:rsidR="00FC6DF8">
              <w:t xml:space="preserve"> </w:t>
            </w:r>
            <w:proofErr w:type="spellStart"/>
            <w:r w:rsidR="00FC6DF8">
              <w:t>sana</w:t>
            </w:r>
            <w:proofErr w:type="spellEnd"/>
            <w:proofErr w:type="gramEnd"/>
            <w:r w:rsidRPr="00F00ABD">
              <w:t>.</w:t>
            </w:r>
          </w:p>
        </w:tc>
        <w:tc>
          <w:tcPr>
            <w:tcW w:w="2270" w:type="dxa"/>
          </w:tcPr>
          <w:p w14:paraId="67ED60F1" w14:textId="43CF1ADC" w:rsidR="00DE071C" w:rsidRDefault="00C747FB" w:rsidP="00A158BA">
            <w:pPr>
              <w:pStyle w:val="ACLFirstLine"/>
              <w:ind w:firstLine="0"/>
            </w:pPr>
            <w:r>
              <w:t>3</w:t>
            </w:r>
          </w:p>
        </w:tc>
      </w:tr>
      <w:tr w:rsidR="0016588F" w14:paraId="777903A1" w14:textId="77777777" w:rsidTr="00F26D9D">
        <w:tc>
          <w:tcPr>
            <w:tcW w:w="805" w:type="dxa"/>
          </w:tcPr>
          <w:p w14:paraId="3AC43E02" w14:textId="30C8F981" w:rsidR="00DE071C" w:rsidRDefault="00CD3EAE" w:rsidP="00A158BA">
            <w:pPr>
              <w:pStyle w:val="ACLFirstLine"/>
              <w:ind w:firstLine="0"/>
            </w:pPr>
            <w:r>
              <w:t>3</w:t>
            </w:r>
          </w:p>
        </w:tc>
        <w:tc>
          <w:tcPr>
            <w:tcW w:w="3150" w:type="dxa"/>
          </w:tcPr>
          <w:p w14:paraId="158BA719" w14:textId="29189086" w:rsidR="00DE071C" w:rsidRDefault="00CD3EAE" w:rsidP="00A158BA">
            <w:pPr>
              <w:pStyle w:val="ACLFirstLine"/>
              <w:ind w:firstLine="0"/>
            </w:pPr>
            <w:r w:rsidRPr="00F0611E">
              <w:t>he is a bad man.</w:t>
            </w:r>
          </w:p>
        </w:tc>
        <w:tc>
          <w:tcPr>
            <w:tcW w:w="2852" w:type="dxa"/>
          </w:tcPr>
          <w:p w14:paraId="299631CA" w14:textId="371E2D8E" w:rsidR="00DE071C" w:rsidRDefault="00C35BD6" w:rsidP="00A158BA">
            <w:pPr>
              <w:pStyle w:val="ACLFirstLine"/>
              <w:ind w:firstLine="0"/>
            </w:pPr>
            <w:proofErr w:type="spellStart"/>
            <w:r w:rsidRPr="00C35BD6">
              <w:t>dia</w:t>
            </w:r>
            <w:proofErr w:type="spellEnd"/>
            <w:r w:rsidRPr="00C35BD6">
              <w:t xml:space="preserve"> </w:t>
            </w:r>
            <w:proofErr w:type="spellStart"/>
            <w:r w:rsidRPr="00C35BD6">
              <w:t>adalah</w:t>
            </w:r>
            <w:proofErr w:type="spellEnd"/>
            <w:r w:rsidRPr="00C35BD6">
              <w:t xml:space="preserve"> </w:t>
            </w:r>
            <w:proofErr w:type="spellStart"/>
            <w:r w:rsidR="00C747FB">
              <w:t>pria</w:t>
            </w:r>
            <w:proofErr w:type="spellEnd"/>
            <w:r w:rsidRPr="00C35BD6">
              <w:t xml:space="preserve"> </w:t>
            </w:r>
            <w:proofErr w:type="gramStart"/>
            <w:r w:rsidRPr="00C35BD6">
              <w:t>yang .</w:t>
            </w:r>
            <w:proofErr w:type="gramEnd"/>
          </w:p>
        </w:tc>
        <w:tc>
          <w:tcPr>
            <w:tcW w:w="2270" w:type="dxa"/>
          </w:tcPr>
          <w:p w14:paraId="0200E5B5" w14:textId="372043B1" w:rsidR="00DE071C" w:rsidRDefault="00335BF8" w:rsidP="00A158BA">
            <w:pPr>
              <w:pStyle w:val="ACLFirstLine"/>
              <w:ind w:firstLine="0"/>
            </w:pPr>
            <w:r>
              <w:t>3</w:t>
            </w:r>
          </w:p>
        </w:tc>
      </w:tr>
      <w:tr w:rsidR="0016588F" w14:paraId="557F04B7" w14:textId="77777777" w:rsidTr="00F26D9D">
        <w:tc>
          <w:tcPr>
            <w:tcW w:w="805" w:type="dxa"/>
          </w:tcPr>
          <w:p w14:paraId="788D1E24" w14:textId="2E6D232C" w:rsidR="00DE071C" w:rsidRDefault="00CD3EAE" w:rsidP="00A158BA">
            <w:pPr>
              <w:pStyle w:val="ACLFirstLine"/>
              <w:ind w:firstLine="0"/>
            </w:pPr>
            <w:r>
              <w:t>4</w:t>
            </w:r>
          </w:p>
        </w:tc>
        <w:tc>
          <w:tcPr>
            <w:tcW w:w="3150" w:type="dxa"/>
          </w:tcPr>
          <w:p w14:paraId="58CA3626" w14:textId="2BEB1532" w:rsidR="00DE071C" w:rsidRDefault="00CD3EAE" w:rsidP="00A158BA">
            <w:pPr>
              <w:pStyle w:val="ACLFirstLine"/>
              <w:ind w:firstLine="0"/>
            </w:pPr>
            <w:r w:rsidRPr="00CD3EAE">
              <w:t>he wants to sleep.</w:t>
            </w:r>
          </w:p>
        </w:tc>
        <w:tc>
          <w:tcPr>
            <w:tcW w:w="2852" w:type="dxa"/>
          </w:tcPr>
          <w:p w14:paraId="608C3F5F" w14:textId="0EA72325" w:rsidR="00DE071C" w:rsidRDefault="00136D91" w:rsidP="00A158BA">
            <w:pPr>
              <w:pStyle w:val="ACLFirstLine"/>
              <w:ind w:firstLine="0"/>
            </w:pPr>
            <w:proofErr w:type="spellStart"/>
            <w:r w:rsidRPr="00136D91">
              <w:t>dia</w:t>
            </w:r>
            <w:proofErr w:type="spellEnd"/>
            <w:r w:rsidRPr="00136D91">
              <w:t xml:space="preserve"> </w:t>
            </w:r>
            <w:proofErr w:type="spellStart"/>
            <w:r w:rsidRPr="00136D91">
              <w:t>ingin</w:t>
            </w:r>
            <w:proofErr w:type="spellEnd"/>
            <w:r w:rsidRPr="00136D91">
              <w:t xml:space="preserve"> </w:t>
            </w:r>
            <w:proofErr w:type="spellStart"/>
            <w:proofErr w:type="gramStart"/>
            <w:r w:rsidR="00716AA4">
              <w:t>menjadi</w:t>
            </w:r>
            <w:proofErr w:type="spellEnd"/>
            <w:r w:rsidRPr="00136D91">
              <w:t xml:space="preserve"> .</w:t>
            </w:r>
            <w:proofErr w:type="gramEnd"/>
          </w:p>
        </w:tc>
        <w:tc>
          <w:tcPr>
            <w:tcW w:w="2270" w:type="dxa"/>
          </w:tcPr>
          <w:p w14:paraId="7F680B1B" w14:textId="1CE726D0" w:rsidR="00DE071C" w:rsidRDefault="00066B05" w:rsidP="00A158BA">
            <w:pPr>
              <w:pStyle w:val="ACLFirstLine"/>
              <w:ind w:firstLine="0"/>
            </w:pPr>
            <w:r>
              <w:t>2</w:t>
            </w:r>
          </w:p>
        </w:tc>
      </w:tr>
      <w:tr w:rsidR="0016588F" w14:paraId="542C3E02" w14:textId="77777777" w:rsidTr="00F26D9D">
        <w:tc>
          <w:tcPr>
            <w:tcW w:w="805" w:type="dxa"/>
          </w:tcPr>
          <w:p w14:paraId="04E4CEB4" w14:textId="235751BA" w:rsidR="00DE071C" w:rsidRDefault="00077163" w:rsidP="00A158BA">
            <w:pPr>
              <w:pStyle w:val="ACLFirstLine"/>
              <w:ind w:firstLine="0"/>
            </w:pPr>
            <w:bookmarkStart w:id="32" w:name="_Hlk5539099"/>
            <w:bookmarkStart w:id="33" w:name="_Hlk5543636"/>
            <w:r>
              <w:lastRenderedPageBreak/>
              <w:t>5</w:t>
            </w:r>
          </w:p>
        </w:tc>
        <w:tc>
          <w:tcPr>
            <w:tcW w:w="3150" w:type="dxa"/>
          </w:tcPr>
          <w:p w14:paraId="58DA8A48" w14:textId="33140B3A" w:rsidR="00DE071C" w:rsidRDefault="00AF13FC" w:rsidP="00A158BA">
            <w:pPr>
              <w:pStyle w:val="ACLFirstLine"/>
              <w:ind w:firstLine="0"/>
            </w:pPr>
            <w:r>
              <w:t>I can</w:t>
            </w:r>
            <w:r w:rsidR="006C4B2C">
              <w:t>’t see you crying.</w:t>
            </w:r>
          </w:p>
        </w:tc>
        <w:tc>
          <w:tcPr>
            <w:tcW w:w="2852" w:type="dxa"/>
          </w:tcPr>
          <w:p w14:paraId="52F7E384" w14:textId="2C1467D2" w:rsidR="00DE071C" w:rsidRDefault="00F31524" w:rsidP="00A158BA">
            <w:pPr>
              <w:pStyle w:val="ACLFirstLine"/>
              <w:ind w:firstLine="0"/>
            </w:pPr>
            <w:proofErr w:type="spellStart"/>
            <w:r w:rsidRPr="00F31524">
              <w:t>aku</w:t>
            </w:r>
            <w:proofErr w:type="spellEnd"/>
            <w:r w:rsidRPr="00F31524">
              <w:t xml:space="preserve"> </w:t>
            </w:r>
            <w:proofErr w:type="spellStart"/>
            <w:r w:rsidR="001F12C7">
              <w:t>harap</w:t>
            </w:r>
            <w:proofErr w:type="spellEnd"/>
            <w:r w:rsidR="001F12C7">
              <w:t xml:space="preserve"> kalian </w:t>
            </w:r>
            <w:proofErr w:type="spellStart"/>
            <w:r w:rsidR="001F12C7">
              <w:t>bertemu</w:t>
            </w:r>
            <w:proofErr w:type="spellEnd"/>
            <w:r w:rsidR="001F12C7">
              <w:t xml:space="preserve"> </w:t>
            </w:r>
            <w:proofErr w:type="spellStart"/>
            <w:proofErr w:type="gramStart"/>
            <w:r w:rsidR="001F12C7">
              <w:t>denganmu</w:t>
            </w:r>
            <w:proofErr w:type="spellEnd"/>
            <w:r w:rsidRPr="00F31524">
              <w:t xml:space="preserve"> .</w:t>
            </w:r>
            <w:proofErr w:type="gramEnd"/>
          </w:p>
        </w:tc>
        <w:tc>
          <w:tcPr>
            <w:tcW w:w="2270" w:type="dxa"/>
          </w:tcPr>
          <w:p w14:paraId="0AE0265C" w14:textId="61F1BF83" w:rsidR="00DE071C" w:rsidRDefault="0077521C" w:rsidP="00A158BA">
            <w:pPr>
              <w:pStyle w:val="ACLFirstLine"/>
              <w:ind w:firstLine="0"/>
            </w:pPr>
            <w:r>
              <w:t>2</w:t>
            </w:r>
          </w:p>
        </w:tc>
      </w:tr>
      <w:tr w:rsidR="0016588F" w14:paraId="7AFD4006" w14:textId="77777777" w:rsidTr="00F26D9D">
        <w:tc>
          <w:tcPr>
            <w:tcW w:w="805" w:type="dxa"/>
          </w:tcPr>
          <w:p w14:paraId="4053C179" w14:textId="71AE51C1" w:rsidR="00DE071C" w:rsidRDefault="006C4B2C" w:rsidP="00A158BA">
            <w:pPr>
              <w:pStyle w:val="ACLFirstLine"/>
              <w:ind w:firstLine="0"/>
            </w:pPr>
            <w:r>
              <w:t>6</w:t>
            </w:r>
          </w:p>
        </w:tc>
        <w:tc>
          <w:tcPr>
            <w:tcW w:w="3150" w:type="dxa"/>
          </w:tcPr>
          <w:p w14:paraId="68320443" w14:textId="14F63D7F" w:rsidR="00DE071C" w:rsidRDefault="006C4B2C" w:rsidP="00A158BA">
            <w:pPr>
              <w:pStyle w:val="ACLFirstLine"/>
              <w:ind w:firstLine="0"/>
            </w:pPr>
            <w:bookmarkStart w:id="34" w:name="OLE_LINK29"/>
            <w:bookmarkStart w:id="35" w:name="OLE_LINK30"/>
            <w:r>
              <w:t>My dog is running around.</w:t>
            </w:r>
            <w:bookmarkEnd w:id="34"/>
            <w:bookmarkEnd w:id="35"/>
          </w:p>
        </w:tc>
        <w:tc>
          <w:tcPr>
            <w:tcW w:w="2852" w:type="dxa"/>
          </w:tcPr>
          <w:p w14:paraId="61DA7F37" w14:textId="0AF2D3A7" w:rsidR="00DE071C" w:rsidRDefault="00E17FBD" w:rsidP="00A158BA">
            <w:pPr>
              <w:pStyle w:val="ACLFirstLine"/>
              <w:ind w:firstLine="0"/>
            </w:pPr>
            <w:r>
              <w:t xml:space="preserve">Ayah </w:t>
            </w:r>
            <w:proofErr w:type="spellStart"/>
            <w:r>
              <w:t>adalah</w:t>
            </w:r>
            <w:proofErr w:type="spellEnd"/>
            <w:r>
              <w:t xml:space="preserve"> </w:t>
            </w:r>
            <w:proofErr w:type="spellStart"/>
            <w:r>
              <w:t>besar</w:t>
            </w:r>
            <w:proofErr w:type="spellEnd"/>
            <w:r>
              <w:t xml:space="preserve"> </w:t>
            </w:r>
            <w:proofErr w:type="spellStart"/>
            <w:proofErr w:type="gramStart"/>
            <w:r>
              <w:t>besar</w:t>
            </w:r>
            <w:proofErr w:type="spellEnd"/>
            <w:r>
              <w:t xml:space="preserve"> .</w:t>
            </w:r>
            <w:proofErr w:type="gramEnd"/>
          </w:p>
        </w:tc>
        <w:tc>
          <w:tcPr>
            <w:tcW w:w="2270" w:type="dxa"/>
          </w:tcPr>
          <w:p w14:paraId="164F4B02" w14:textId="567894D0" w:rsidR="00DE071C" w:rsidRDefault="00FF550B" w:rsidP="00A158BA">
            <w:pPr>
              <w:pStyle w:val="ACLFirstLine"/>
              <w:ind w:firstLine="0"/>
            </w:pPr>
            <w:r>
              <w:t>1</w:t>
            </w:r>
          </w:p>
        </w:tc>
      </w:tr>
      <w:bookmarkEnd w:id="32"/>
      <w:tr w:rsidR="0016588F" w14:paraId="7D42D851" w14:textId="77777777" w:rsidTr="00F26D9D">
        <w:tc>
          <w:tcPr>
            <w:tcW w:w="805" w:type="dxa"/>
          </w:tcPr>
          <w:p w14:paraId="608E1E23" w14:textId="1F6097F9" w:rsidR="00DE071C" w:rsidRDefault="006C4B2C" w:rsidP="00A158BA">
            <w:pPr>
              <w:pStyle w:val="ACLFirstLine"/>
              <w:ind w:firstLine="0"/>
            </w:pPr>
            <w:r>
              <w:t>7</w:t>
            </w:r>
          </w:p>
        </w:tc>
        <w:tc>
          <w:tcPr>
            <w:tcW w:w="3150" w:type="dxa"/>
          </w:tcPr>
          <w:p w14:paraId="47271D93" w14:textId="3419CDA1" w:rsidR="00DE071C" w:rsidRDefault="007C1441" w:rsidP="00A158BA">
            <w:pPr>
              <w:pStyle w:val="ACLFirstLine"/>
              <w:ind w:firstLine="0"/>
            </w:pPr>
            <w:bookmarkStart w:id="36" w:name="OLE_LINK33"/>
            <w:bookmarkStart w:id="37" w:name="OLE_LINK34"/>
            <w:r>
              <w:t>It is very popular.</w:t>
            </w:r>
            <w:bookmarkEnd w:id="36"/>
            <w:bookmarkEnd w:id="37"/>
          </w:p>
        </w:tc>
        <w:tc>
          <w:tcPr>
            <w:tcW w:w="2852" w:type="dxa"/>
          </w:tcPr>
          <w:p w14:paraId="42A669B8" w14:textId="08C8A612" w:rsidR="00DE071C" w:rsidRDefault="00272B54" w:rsidP="00A158BA">
            <w:pPr>
              <w:pStyle w:val="ACLFirstLine"/>
              <w:ind w:firstLine="0"/>
            </w:pP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proofErr w:type="gramStart"/>
            <w:r>
              <w:t>sangat</w:t>
            </w:r>
            <w:proofErr w:type="spellEnd"/>
            <w:r>
              <w:t xml:space="preserve"> .</w:t>
            </w:r>
            <w:proofErr w:type="gramEnd"/>
            <w:r>
              <w:t xml:space="preserve"> .</w:t>
            </w:r>
          </w:p>
        </w:tc>
        <w:tc>
          <w:tcPr>
            <w:tcW w:w="2270" w:type="dxa"/>
          </w:tcPr>
          <w:p w14:paraId="05327F1B" w14:textId="0B8854F6" w:rsidR="00DE071C" w:rsidRDefault="00E2611C" w:rsidP="00A158BA">
            <w:pPr>
              <w:pStyle w:val="ACLFirstLine"/>
              <w:ind w:firstLine="0"/>
            </w:pPr>
            <w:r>
              <w:t>2</w:t>
            </w:r>
          </w:p>
        </w:tc>
      </w:tr>
      <w:bookmarkEnd w:id="33"/>
      <w:tr w:rsidR="0016588F" w14:paraId="2D4F5B10" w14:textId="77777777" w:rsidTr="00F26D9D">
        <w:tc>
          <w:tcPr>
            <w:tcW w:w="805" w:type="dxa"/>
          </w:tcPr>
          <w:p w14:paraId="379C7AE6" w14:textId="5CF26264" w:rsidR="006878CD" w:rsidRDefault="007C1441" w:rsidP="00A158BA">
            <w:pPr>
              <w:pStyle w:val="ACLFirstLine"/>
              <w:ind w:firstLine="0"/>
            </w:pPr>
            <w:r>
              <w:t>8</w:t>
            </w:r>
          </w:p>
        </w:tc>
        <w:tc>
          <w:tcPr>
            <w:tcW w:w="3150" w:type="dxa"/>
          </w:tcPr>
          <w:p w14:paraId="0923A5CC" w14:textId="64A68FF2" w:rsidR="006878CD" w:rsidRDefault="001F656C" w:rsidP="00A158BA">
            <w:pPr>
              <w:pStyle w:val="ACLFirstLine"/>
              <w:ind w:firstLine="0"/>
            </w:pPr>
            <w:r>
              <w:t>s</w:t>
            </w:r>
            <w:r w:rsidRPr="00A15C69">
              <w:t xml:space="preserve">he speaks </w:t>
            </w:r>
            <w:proofErr w:type="spellStart"/>
            <w:r>
              <w:t>a</w:t>
            </w:r>
            <w:r w:rsidRPr="00A15C69">
              <w:t>merican</w:t>
            </w:r>
            <w:proofErr w:type="spellEnd"/>
            <w:r w:rsidRPr="00A15C69">
              <w:t xml:space="preserve"> </w:t>
            </w:r>
            <w:proofErr w:type="spellStart"/>
            <w:r>
              <w:t>e</w:t>
            </w:r>
            <w:r w:rsidRPr="00A15C69">
              <w:t>nglish</w:t>
            </w:r>
            <w:proofErr w:type="spellEnd"/>
            <w:r w:rsidRPr="00A15C69">
              <w:t xml:space="preserve"> to </w:t>
            </w:r>
            <w:r>
              <w:t>t</w:t>
            </w:r>
            <w:r w:rsidRPr="00A15C69">
              <w:t>om's father</w:t>
            </w:r>
          </w:p>
        </w:tc>
        <w:tc>
          <w:tcPr>
            <w:tcW w:w="2852" w:type="dxa"/>
          </w:tcPr>
          <w:p w14:paraId="379C273A" w14:textId="10983D1B" w:rsidR="006878CD" w:rsidRDefault="00E2611C" w:rsidP="00A158BA">
            <w:pPr>
              <w:pStyle w:val="ACLFirstLine"/>
              <w:ind w:firstLine="0"/>
            </w:pPr>
            <w:proofErr w:type="spellStart"/>
            <w:r>
              <w:t>Dia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mengatakan</w:t>
            </w:r>
            <w:proofErr w:type="spellEnd"/>
            <w:r>
              <w:t xml:space="preserve"> </w:t>
            </w:r>
            <w:proofErr w:type="spellStart"/>
            <w:r>
              <w:t>bahwa</w:t>
            </w:r>
            <w:proofErr w:type="spellEnd"/>
            <w:r>
              <w:t xml:space="preserve"> </w:t>
            </w:r>
            <w:proofErr w:type="spellStart"/>
            <w:r>
              <w:t>dia</w:t>
            </w:r>
            <w:proofErr w:type="spellEnd"/>
            <w:r>
              <w:t xml:space="preserve"> </w:t>
            </w:r>
            <w:proofErr w:type="spellStart"/>
            <w:r>
              <w:t>mungkin</w:t>
            </w:r>
            <w:proofErr w:type="spellEnd"/>
            <w:r>
              <w:t xml:space="preserve"> </w:t>
            </w:r>
            <w:proofErr w:type="spellStart"/>
            <w:proofErr w:type="gramStart"/>
            <w:r>
              <w:t>untuk</w:t>
            </w:r>
            <w:proofErr w:type="spellEnd"/>
            <w:r>
              <w:t xml:space="preserve"> .</w:t>
            </w:r>
            <w:proofErr w:type="gramEnd"/>
          </w:p>
        </w:tc>
        <w:tc>
          <w:tcPr>
            <w:tcW w:w="2270" w:type="dxa"/>
          </w:tcPr>
          <w:p w14:paraId="7C99A4AC" w14:textId="4F20711B" w:rsidR="006878CD" w:rsidRDefault="00014742" w:rsidP="00A158BA">
            <w:pPr>
              <w:pStyle w:val="ACLFirstLine"/>
              <w:ind w:firstLine="0"/>
            </w:pPr>
            <w:r>
              <w:t>2</w:t>
            </w:r>
          </w:p>
        </w:tc>
      </w:tr>
      <w:tr w:rsidR="0016588F" w14:paraId="38911AFE" w14:textId="77777777" w:rsidTr="00F26D9D">
        <w:tc>
          <w:tcPr>
            <w:tcW w:w="805" w:type="dxa"/>
          </w:tcPr>
          <w:p w14:paraId="540B7879" w14:textId="59B58C6A" w:rsidR="006878CD" w:rsidRDefault="007C1441" w:rsidP="00A158BA">
            <w:pPr>
              <w:pStyle w:val="ACLFirstLine"/>
              <w:ind w:firstLine="0"/>
            </w:pPr>
            <w:r>
              <w:t>9</w:t>
            </w:r>
          </w:p>
        </w:tc>
        <w:tc>
          <w:tcPr>
            <w:tcW w:w="3150" w:type="dxa"/>
          </w:tcPr>
          <w:p w14:paraId="5719A434" w14:textId="64ED219C" w:rsidR="006878CD" w:rsidRDefault="001F656C" w:rsidP="00A158BA">
            <w:pPr>
              <w:pStyle w:val="ACLFirstLine"/>
              <w:ind w:firstLine="0"/>
            </w:pPr>
            <w:r>
              <w:t>Please eat lunch in the afternoon</w:t>
            </w:r>
          </w:p>
        </w:tc>
        <w:tc>
          <w:tcPr>
            <w:tcW w:w="2852" w:type="dxa"/>
          </w:tcPr>
          <w:p w14:paraId="0DBD4E76" w14:textId="45442013" w:rsidR="006878CD" w:rsidRDefault="009631A7" w:rsidP="00A158BA">
            <w:pPr>
              <w:pStyle w:val="ACLFirstLine"/>
              <w:ind w:firstLine="0"/>
            </w:pPr>
            <w:proofErr w:type="spellStart"/>
            <w:r>
              <w:t>Tolong</w:t>
            </w:r>
            <w:proofErr w:type="spellEnd"/>
            <w:r>
              <w:t xml:space="preserve"> </w:t>
            </w:r>
            <w:proofErr w:type="spellStart"/>
            <w:r>
              <w:t>tolong</w:t>
            </w:r>
            <w:proofErr w:type="spellEnd"/>
            <w:r>
              <w:t xml:space="preserve"> </w:t>
            </w:r>
            <w:proofErr w:type="spellStart"/>
            <w:r>
              <w:t>nyalakan</w:t>
            </w:r>
            <w:proofErr w:type="spellEnd"/>
            <w:r>
              <w:t xml:space="preserve"> di </w:t>
            </w:r>
            <w:proofErr w:type="spellStart"/>
            <w:proofErr w:type="gramStart"/>
            <w:r>
              <w:t>di</w:t>
            </w:r>
            <w:proofErr w:type="spellEnd"/>
            <w:r>
              <w:t xml:space="preserve"> .</w:t>
            </w:r>
            <w:proofErr w:type="gramEnd"/>
            <w:r>
              <w:t xml:space="preserve"> . </w:t>
            </w:r>
          </w:p>
        </w:tc>
        <w:tc>
          <w:tcPr>
            <w:tcW w:w="2270" w:type="dxa"/>
          </w:tcPr>
          <w:p w14:paraId="3277CA1A" w14:textId="50C54772" w:rsidR="006878CD" w:rsidRDefault="009631A7" w:rsidP="00A158BA">
            <w:pPr>
              <w:pStyle w:val="ACLFirstLine"/>
              <w:ind w:firstLine="0"/>
            </w:pPr>
            <w:r>
              <w:t>1</w:t>
            </w:r>
          </w:p>
        </w:tc>
      </w:tr>
      <w:tr w:rsidR="0016588F" w14:paraId="5A82D576" w14:textId="77777777" w:rsidTr="00F26D9D">
        <w:tc>
          <w:tcPr>
            <w:tcW w:w="805" w:type="dxa"/>
          </w:tcPr>
          <w:p w14:paraId="37396D72" w14:textId="25E04E6B" w:rsidR="006878CD" w:rsidRDefault="007C1441" w:rsidP="00A158BA">
            <w:pPr>
              <w:pStyle w:val="ACLFirstLine"/>
              <w:ind w:firstLine="0"/>
            </w:pPr>
            <w:r>
              <w:t>10</w:t>
            </w:r>
          </w:p>
        </w:tc>
        <w:tc>
          <w:tcPr>
            <w:tcW w:w="3150" w:type="dxa"/>
          </w:tcPr>
          <w:p w14:paraId="31288B67" w14:textId="782F50AF" w:rsidR="006878CD" w:rsidRDefault="001F656C" w:rsidP="00A158BA">
            <w:pPr>
              <w:pStyle w:val="ACLFirstLine"/>
              <w:ind w:firstLine="0"/>
            </w:pPr>
            <w:r>
              <w:t>I see red roses in the garden</w:t>
            </w:r>
          </w:p>
        </w:tc>
        <w:tc>
          <w:tcPr>
            <w:tcW w:w="2852" w:type="dxa"/>
          </w:tcPr>
          <w:p w14:paraId="7B78B1DA" w14:textId="20DAE23A" w:rsidR="006878CD" w:rsidRDefault="004574A9" w:rsidP="00A158BA">
            <w:pPr>
              <w:pStyle w:val="ACLFirstLine"/>
              <w:ind w:firstLine="0"/>
            </w:pPr>
            <w:proofErr w:type="spellStart"/>
            <w:r>
              <w:t>Aku</w:t>
            </w:r>
            <w:proofErr w:type="spellEnd"/>
            <w:r>
              <w:t xml:space="preserve"> </w:t>
            </w:r>
            <w:proofErr w:type="spellStart"/>
            <w:r>
              <w:t>harap</w:t>
            </w:r>
            <w:proofErr w:type="spellEnd"/>
            <w:r>
              <w:t xml:space="preserve"> </w:t>
            </w:r>
            <w:proofErr w:type="spellStart"/>
            <w:r>
              <w:t>saya</w:t>
            </w:r>
            <w:proofErr w:type="spellEnd"/>
            <w:r>
              <w:t xml:space="preserve"> </w:t>
            </w:r>
            <w:proofErr w:type="spellStart"/>
            <w:r>
              <w:t>adalah</w:t>
            </w:r>
            <w:proofErr w:type="spellEnd"/>
            <w:r>
              <w:t xml:space="preserve"> orang </w:t>
            </w:r>
            <w:proofErr w:type="spellStart"/>
            <w:r>
              <w:t>asing</w:t>
            </w:r>
            <w:proofErr w:type="spellEnd"/>
            <w:r>
              <w:t>.</w:t>
            </w:r>
          </w:p>
        </w:tc>
        <w:tc>
          <w:tcPr>
            <w:tcW w:w="2270" w:type="dxa"/>
          </w:tcPr>
          <w:p w14:paraId="604BE451" w14:textId="08258AFD" w:rsidR="006878CD" w:rsidRDefault="004574A9" w:rsidP="00A158BA">
            <w:pPr>
              <w:pStyle w:val="ACLFirstLine"/>
              <w:ind w:firstLine="0"/>
            </w:pPr>
            <w:r>
              <w:t>1</w:t>
            </w:r>
          </w:p>
        </w:tc>
      </w:tr>
    </w:tbl>
    <w:p w14:paraId="22124B67" w14:textId="77777777" w:rsidR="005F3C1B" w:rsidRPr="005F3C1B" w:rsidRDefault="005F3C1B" w:rsidP="008E1BD4">
      <w:pPr>
        <w:pStyle w:val="ACLFirstLine"/>
        <w:ind w:firstLine="0"/>
      </w:pPr>
    </w:p>
    <w:p w14:paraId="189D8CAA" w14:textId="32D4C553" w:rsidR="008E1BD4" w:rsidRPr="00FE31C0" w:rsidRDefault="008E1BD4" w:rsidP="008E1BD4">
      <w:pPr>
        <w:pStyle w:val="ACLFirstLine"/>
        <w:ind w:firstLine="0"/>
      </w:pPr>
      <w:r>
        <w:t xml:space="preserve">The average score </w:t>
      </w:r>
      <w:r w:rsidR="00443E61">
        <w:t xml:space="preserve">of vanilla Seq2Seq </w:t>
      </w:r>
      <w:r>
        <w:t xml:space="preserve">obtained is </w:t>
      </w:r>
      <w:r w:rsidR="009A7DE8" w:rsidRPr="004D6B37">
        <w:rPr>
          <w:b/>
        </w:rPr>
        <w:t>1.9</w:t>
      </w:r>
      <w:r w:rsidR="00FE31C0">
        <w:rPr>
          <w:b/>
        </w:rPr>
        <w:t xml:space="preserve">. </w:t>
      </w:r>
      <w:r w:rsidR="00FE31C0">
        <w:t>The final BLEU score of vanilla Seq2Seq is 0.3308</w:t>
      </w:r>
      <w:r w:rsidR="00436E00">
        <w:t>.</w:t>
      </w:r>
    </w:p>
    <w:p w14:paraId="08320B0F" w14:textId="4238FBE7" w:rsidR="00FB0F70" w:rsidRPr="00FB0F70" w:rsidRDefault="00FB0F70" w:rsidP="00FB0F70">
      <w:pPr>
        <w:pStyle w:val="ACLSubsection"/>
      </w:pPr>
      <w:r>
        <w:t>Sequence to sequence model with attention</w:t>
      </w:r>
    </w:p>
    <w:p w14:paraId="65C5C059" w14:textId="27F75572" w:rsidR="00000141" w:rsidRPr="00000141" w:rsidRDefault="00000141" w:rsidP="00000141">
      <w:pPr>
        <w:pStyle w:val="ACLText"/>
      </w:pPr>
      <w:r>
        <w:t>The below table captures the best translations for the English sentences for the sentence pairs that are not present in the training or the validation sets</w:t>
      </w:r>
      <w:r w:rsidR="00550BCF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7"/>
        <w:gridCol w:w="1011"/>
        <w:gridCol w:w="1106"/>
        <w:gridCol w:w="1096"/>
        <w:gridCol w:w="689"/>
      </w:tblGrid>
      <w:tr w:rsidR="00F26D9D" w14:paraId="2676B21E" w14:textId="77777777" w:rsidTr="004541BB">
        <w:tc>
          <w:tcPr>
            <w:tcW w:w="437" w:type="dxa"/>
          </w:tcPr>
          <w:p w14:paraId="12B904D0" w14:textId="77777777" w:rsidR="00F26D9D" w:rsidRDefault="00F26D9D" w:rsidP="002D7311">
            <w:pPr>
              <w:pStyle w:val="ACLFirstLine"/>
              <w:ind w:firstLine="0"/>
            </w:pPr>
            <w:r>
              <w:t>ID</w:t>
            </w:r>
          </w:p>
        </w:tc>
        <w:tc>
          <w:tcPr>
            <w:tcW w:w="1011" w:type="dxa"/>
          </w:tcPr>
          <w:p w14:paraId="5EFA5BA7" w14:textId="77777777" w:rsidR="00F26D9D" w:rsidRDefault="00F26D9D" w:rsidP="002D7311">
            <w:pPr>
              <w:pStyle w:val="ACLFirstLine"/>
              <w:ind w:firstLine="0"/>
            </w:pPr>
            <w:r>
              <w:t>English Sentence</w:t>
            </w:r>
          </w:p>
        </w:tc>
        <w:tc>
          <w:tcPr>
            <w:tcW w:w="1106" w:type="dxa"/>
          </w:tcPr>
          <w:p w14:paraId="33475A15" w14:textId="50F38F55" w:rsidR="003A0E77" w:rsidRDefault="00072AE5" w:rsidP="00AA56C5">
            <w:pPr>
              <w:pStyle w:val="ACLFirstLine"/>
              <w:ind w:firstLine="0"/>
            </w:pPr>
            <w:r>
              <w:t>Result from Google</w:t>
            </w:r>
          </w:p>
        </w:tc>
        <w:tc>
          <w:tcPr>
            <w:tcW w:w="1096" w:type="dxa"/>
          </w:tcPr>
          <w:p w14:paraId="459B096F" w14:textId="77777777" w:rsidR="00F26D9D" w:rsidRDefault="00F26D9D" w:rsidP="002D7311">
            <w:pPr>
              <w:pStyle w:val="ACLFirstLine"/>
              <w:ind w:firstLine="0"/>
            </w:pPr>
            <w:r>
              <w:t>Bahasa Sentence</w:t>
            </w:r>
          </w:p>
        </w:tc>
        <w:tc>
          <w:tcPr>
            <w:tcW w:w="689" w:type="dxa"/>
          </w:tcPr>
          <w:p w14:paraId="67C5B326" w14:textId="77777777" w:rsidR="00F26D9D" w:rsidRDefault="00F26D9D" w:rsidP="002D7311">
            <w:pPr>
              <w:pStyle w:val="ACLFirstLine"/>
              <w:ind w:firstLine="0"/>
            </w:pPr>
            <w:r>
              <w:t>Score</w:t>
            </w:r>
          </w:p>
        </w:tc>
      </w:tr>
      <w:tr w:rsidR="004541BB" w14:paraId="65BEA876" w14:textId="77777777" w:rsidTr="004541BB">
        <w:tc>
          <w:tcPr>
            <w:tcW w:w="437" w:type="dxa"/>
          </w:tcPr>
          <w:p w14:paraId="329BDF4C" w14:textId="0A3D662B" w:rsidR="004541BB" w:rsidRDefault="004541BB" w:rsidP="004541BB">
            <w:pPr>
              <w:pStyle w:val="ACLFirstLine"/>
              <w:ind w:firstLine="0"/>
            </w:pPr>
            <w:r>
              <w:t>1</w:t>
            </w:r>
          </w:p>
        </w:tc>
        <w:tc>
          <w:tcPr>
            <w:tcW w:w="1011" w:type="dxa"/>
          </w:tcPr>
          <w:p w14:paraId="20D23B81" w14:textId="4FEB2027" w:rsidR="004541BB" w:rsidRDefault="004541BB" w:rsidP="004541BB">
            <w:pPr>
              <w:pStyle w:val="ACLFirstLine"/>
              <w:ind w:firstLine="0"/>
            </w:pPr>
            <w:r w:rsidRPr="00B835E7">
              <w:t>tom is playing with ball.</w:t>
            </w:r>
          </w:p>
        </w:tc>
        <w:tc>
          <w:tcPr>
            <w:tcW w:w="1106" w:type="dxa"/>
            <w:vAlign w:val="center"/>
          </w:tcPr>
          <w:p w14:paraId="6AED44B1" w14:textId="30B998EF" w:rsidR="004541BB" w:rsidRDefault="004541BB" w:rsidP="004541BB">
            <w:pPr>
              <w:pStyle w:val="ACLFirstLine"/>
              <w:ind w:firstLine="0"/>
              <w:jc w:val="left"/>
            </w:pPr>
            <w:r>
              <w:rPr>
                <w:sz w:val="24"/>
                <w:szCs w:val="24"/>
              </w:rPr>
              <w:t xml:space="preserve">tom </w:t>
            </w:r>
            <w:proofErr w:type="spellStart"/>
            <w:r>
              <w:rPr>
                <w:sz w:val="24"/>
                <w:szCs w:val="24"/>
              </w:rPr>
              <w:t>bermain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dengan</w:t>
            </w:r>
            <w:proofErr w:type="spellEnd"/>
            <w:r>
              <w:rPr>
                <w:sz w:val="24"/>
                <w:szCs w:val="24"/>
              </w:rPr>
              <w:t xml:space="preserve"> bola.</w:t>
            </w:r>
          </w:p>
        </w:tc>
        <w:tc>
          <w:tcPr>
            <w:tcW w:w="1096" w:type="dxa"/>
          </w:tcPr>
          <w:p w14:paraId="3C4195FC" w14:textId="1EF3B00C" w:rsidR="004541BB" w:rsidRDefault="004541BB" w:rsidP="004541BB">
            <w:pPr>
              <w:pStyle w:val="ACLFirstLine"/>
              <w:ind w:firstLine="0"/>
            </w:pPr>
            <w:r w:rsidRPr="009307AA">
              <w:t xml:space="preserve">tom </w:t>
            </w:r>
            <w:proofErr w:type="spellStart"/>
            <w:r w:rsidRPr="009307AA">
              <w:t>bermain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dengan</w:t>
            </w:r>
            <w:proofErr w:type="spellEnd"/>
            <w:r w:rsidRPr="009307AA">
              <w:t xml:space="preserve"> </w:t>
            </w:r>
            <w:proofErr w:type="spellStart"/>
            <w:proofErr w:type="gramStart"/>
            <w:r w:rsidRPr="009307AA">
              <w:t>temannya</w:t>
            </w:r>
            <w:proofErr w:type="spellEnd"/>
            <w:r w:rsidRPr="009307AA">
              <w:t xml:space="preserve"> .</w:t>
            </w:r>
            <w:proofErr w:type="gramEnd"/>
          </w:p>
        </w:tc>
        <w:tc>
          <w:tcPr>
            <w:tcW w:w="689" w:type="dxa"/>
          </w:tcPr>
          <w:p w14:paraId="3B23C162" w14:textId="548C1136" w:rsidR="004541BB" w:rsidRDefault="004541BB" w:rsidP="004541BB">
            <w:pPr>
              <w:pStyle w:val="ACLFirstLine"/>
              <w:ind w:firstLine="0"/>
            </w:pPr>
            <w:r w:rsidRPr="00372588">
              <w:t>4</w:t>
            </w:r>
          </w:p>
        </w:tc>
      </w:tr>
      <w:tr w:rsidR="004541BB" w14:paraId="05B0F5F7" w14:textId="77777777" w:rsidTr="004541BB">
        <w:tc>
          <w:tcPr>
            <w:tcW w:w="437" w:type="dxa"/>
          </w:tcPr>
          <w:p w14:paraId="5E51AB3B" w14:textId="7085259B" w:rsidR="004541BB" w:rsidRDefault="004541BB" w:rsidP="004541BB">
            <w:pPr>
              <w:pStyle w:val="ACLFirstLine"/>
              <w:ind w:firstLine="0"/>
            </w:pPr>
            <w:r>
              <w:t>2</w:t>
            </w:r>
          </w:p>
        </w:tc>
        <w:tc>
          <w:tcPr>
            <w:tcW w:w="1011" w:type="dxa"/>
          </w:tcPr>
          <w:p w14:paraId="7E22D3A4" w14:textId="7782E25D" w:rsidR="004541BB" w:rsidRDefault="004541BB" w:rsidP="004541BB">
            <w:pPr>
              <w:pStyle w:val="ACLFirstLine"/>
              <w:ind w:firstLine="0"/>
            </w:pPr>
            <w:r w:rsidRPr="00F0611E">
              <w:t>she is standing there.</w:t>
            </w:r>
          </w:p>
        </w:tc>
        <w:tc>
          <w:tcPr>
            <w:tcW w:w="1106" w:type="dxa"/>
            <w:vAlign w:val="center"/>
          </w:tcPr>
          <w:p w14:paraId="301964DC" w14:textId="45C1F052" w:rsidR="004541BB" w:rsidRDefault="004541BB" w:rsidP="004541BB">
            <w:pPr>
              <w:pStyle w:val="ACLFirstLine"/>
              <w:ind w:firstLine="0"/>
              <w:jc w:val="left"/>
            </w:pPr>
            <w:proofErr w:type="spellStart"/>
            <w:r>
              <w:t>dia</w:t>
            </w:r>
            <w:proofErr w:type="spellEnd"/>
            <w:r>
              <w:t xml:space="preserve"> </w:t>
            </w:r>
            <w:proofErr w:type="spellStart"/>
            <w:r>
              <w:t>berdiri</w:t>
            </w:r>
            <w:proofErr w:type="spellEnd"/>
            <w:r>
              <w:t xml:space="preserve"> di </w:t>
            </w:r>
            <w:proofErr w:type="spellStart"/>
            <w:r>
              <w:t>sana</w:t>
            </w:r>
            <w:proofErr w:type="spellEnd"/>
          </w:p>
        </w:tc>
        <w:tc>
          <w:tcPr>
            <w:tcW w:w="1096" w:type="dxa"/>
          </w:tcPr>
          <w:p w14:paraId="191E3949" w14:textId="1CA73562" w:rsidR="004541BB" w:rsidRDefault="004541BB" w:rsidP="004541BB">
            <w:pPr>
              <w:pStyle w:val="ACLFirstLine"/>
              <w:ind w:firstLine="0"/>
            </w:pPr>
            <w:proofErr w:type="spellStart"/>
            <w:r w:rsidRPr="009307AA">
              <w:t>dia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berdiri</w:t>
            </w:r>
            <w:proofErr w:type="spellEnd"/>
            <w:r w:rsidRPr="009307AA">
              <w:t xml:space="preserve"> di </w:t>
            </w:r>
            <w:proofErr w:type="spellStart"/>
            <w:proofErr w:type="gramStart"/>
            <w:r w:rsidRPr="009307AA">
              <w:t>sana</w:t>
            </w:r>
            <w:proofErr w:type="spellEnd"/>
            <w:r w:rsidRPr="009307AA">
              <w:t xml:space="preserve"> .</w:t>
            </w:r>
            <w:proofErr w:type="gramEnd"/>
          </w:p>
        </w:tc>
        <w:tc>
          <w:tcPr>
            <w:tcW w:w="689" w:type="dxa"/>
          </w:tcPr>
          <w:p w14:paraId="37885EFE" w14:textId="05F52C77" w:rsidR="004541BB" w:rsidRDefault="004541BB" w:rsidP="004541BB">
            <w:pPr>
              <w:pStyle w:val="ACLFirstLine"/>
              <w:ind w:firstLine="0"/>
            </w:pPr>
            <w:r w:rsidRPr="00372588">
              <w:t>5</w:t>
            </w:r>
          </w:p>
        </w:tc>
      </w:tr>
      <w:tr w:rsidR="004541BB" w14:paraId="4769F5A7" w14:textId="77777777" w:rsidTr="004541BB">
        <w:tc>
          <w:tcPr>
            <w:tcW w:w="437" w:type="dxa"/>
          </w:tcPr>
          <w:p w14:paraId="70D8C757" w14:textId="7332FAED" w:rsidR="004541BB" w:rsidRDefault="004541BB" w:rsidP="004541BB">
            <w:pPr>
              <w:pStyle w:val="ACLFirstLine"/>
              <w:ind w:firstLine="0"/>
            </w:pPr>
            <w:r>
              <w:t>3</w:t>
            </w:r>
          </w:p>
        </w:tc>
        <w:tc>
          <w:tcPr>
            <w:tcW w:w="1011" w:type="dxa"/>
          </w:tcPr>
          <w:p w14:paraId="476440CD" w14:textId="5DF2106C" w:rsidR="004541BB" w:rsidRDefault="004541BB" w:rsidP="004541BB">
            <w:pPr>
              <w:pStyle w:val="ACLFirstLine"/>
              <w:ind w:firstLine="0"/>
            </w:pPr>
            <w:r w:rsidRPr="00F0611E">
              <w:t>he is a bad man.</w:t>
            </w:r>
          </w:p>
        </w:tc>
        <w:tc>
          <w:tcPr>
            <w:tcW w:w="1106" w:type="dxa"/>
            <w:vAlign w:val="center"/>
          </w:tcPr>
          <w:p w14:paraId="69F69D4A" w14:textId="6A7EA82B" w:rsidR="004541BB" w:rsidRDefault="004541BB" w:rsidP="004541BB">
            <w:pPr>
              <w:pStyle w:val="ACLFirstLine"/>
              <w:ind w:firstLine="0"/>
              <w:jc w:val="left"/>
            </w:pPr>
            <w:proofErr w:type="spellStart"/>
            <w:r>
              <w:t>dia</w:t>
            </w:r>
            <w:proofErr w:type="spellEnd"/>
            <w:r>
              <w:t xml:space="preserve"> orang </w:t>
            </w:r>
            <w:proofErr w:type="spellStart"/>
            <w:r>
              <w:t>jahat</w:t>
            </w:r>
            <w:proofErr w:type="spellEnd"/>
            <w:r>
              <w:t>.</w:t>
            </w:r>
          </w:p>
        </w:tc>
        <w:tc>
          <w:tcPr>
            <w:tcW w:w="1096" w:type="dxa"/>
          </w:tcPr>
          <w:p w14:paraId="6C16DD66" w14:textId="01DC1C68" w:rsidR="004541BB" w:rsidRDefault="004541BB" w:rsidP="004541BB">
            <w:pPr>
              <w:pStyle w:val="ACLFirstLine"/>
              <w:ind w:firstLine="0"/>
            </w:pPr>
            <w:proofErr w:type="spellStart"/>
            <w:r w:rsidRPr="009307AA">
              <w:t>dia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adalah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pria</w:t>
            </w:r>
            <w:proofErr w:type="spellEnd"/>
            <w:r w:rsidRPr="009307AA">
              <w:t xml:space="preserve"> yang </w:t>
            </w:r>
            <w:proofErr w:type="spellStart"/>
            <w:proofErr w:type="gramStart"/>
            <w:r w:rsidRPr="009307AA">
              <w:t>baik</w:t>
            </w:r>
            <w:proofErr w:type="spellEnd"/>
            <w:r w:rsidRPr="009307AA">
              <w:t xml:space="preserve"> .</w:t>
            </w:r>
            <w:proofErr w:type="gramEnd"/>
          </w:p>
        </w:tc>
        <w:tc>
          <w:tcPr>
            <w:tcW w:w="689" w:type="dxa"/>
          </w:tcPr>
          <w:p w14:paraId="44388598" w14:textId="018778A0" w:rsidR="004541BB" w:rsidRDefault="004541BB" w:rsidP="004541BB">
            <w:pPr>
              <w:pStyle w:val="ACLFirstLine"/>
              <w:ind w:firstLine="0"/>
            </w:pPr>
            <w:r w:rsidRPr="00372588">
              <w:t>4</w:t>
            </w:r>
          </w:p>
        </w:tc>
      </w:tr>
      <w:tr w:rsidR="004541BB" w14:paraId="30929C67" w14:textId="77777777" w:rsidTr="004541BB">
        <w:tc>
          <w:tcPr>
            <w:tcW w:w="437" w:type="dxa"/>
          </w:tcPr>
          <w:p w14:paraId="4701F4EA" w14:textId="2A6CE5E3" w:rsidR="004541BB" w:rsidRDefault="004541BB" w:rsidP="004541BB">
            <w:pPr>
              <w:pStyle w:val="ACLFirstLine"/>
              <w:ind w:firstLine="0"/>
            </w:pPr>
            <w:r>
              <w:t>4</w:t>
            </w:r>
          </w:p>
        </w:tc>
        <w:tc>
          <w:tcPr>
            <w:tcW w:w="1011" w:type="dxa"/>
          </w:tcPr>
          <w:p w14:paraId="311D8867" w14:textId="4B06599C" w:rsidR="004541BB" w:rsidRDefault="004541BB" w:rsidP="004541BB">
            <w:pPr>
              <w:pStyle w:val="ACLFirstLine"/>
              <w:ind w:firstLine="0"/>
            </w:pPr>
            <w:r w:rsidRPr="00CD3EAE">
              <w:t>he wants to sleep.</w:t>
            </w:r>
          </w:p>
        </w:tc>
        <w:tc>
          <w:tcPr>
            <w:tcW w:w="1106" w:type="dxa"/>
            <w:vAlign w:val="center"/>
          </w:tcPr>
          <w:p w14:paraId="3B4D2E22" w14:textId="383B6DDB" w:rsidR="004541BB" w:rsidRDefault="004541BB" w:rsidP="004541BB">
            <w:pPr>
              <w:pStyle w:val="ACLFirstLine"/>
              <w:ind w:firstLine="0"/>
              <w:jc w:val="left"/>
            </w:pPr>
            <w:proofErr w:type="spellStart"/>
            <w:r>
              <w:t>dia</w:t>
            </w:r>
            <w:proofErr w:type="spellEnd"/>
            <w:r>
              <w:t xml:space="preserve"> </w:t>
            </w:r>
            <w:proofErr w:type="spellStart"/>
            <w:r>
              <w:t>ingin</w:t>
            </w:r>
            <w:proofErr w:type="spellEnd"/>
            <w:r>
              <w:t xml:space="preserve"> </w:t>
            </w:r>
            <w:proofErr w:type="spellStart"/>
            <w:r>
              <w:t>tidur</w:t>
            </w:r>
            <w:proofErr w:type="spellEnd"/>
            <w:r>
              <w:t>.</w:t>
            </w:r>
          </w:p>
        </w:tc>
        <w:tc>
          <w:tcPr>
            <w:tcW w:w="1096" w:type="dxa"/>
          </w:tcPr>
          <w:p w14:paraId="5506B7A0" w14:textId="011BBD61" w:rsidR="004541BB" w:rsidRDefault="004541BB" w:rsidP="004541BB">
            <w:pPr>
              <w:pStyle w:val="ACLFirstLine"/>
              <w:ind w:firstLine="0"/>
            </w:pPr>
            <w:proofErr w:type="spellStart"/>
            <w:r w:rsidRPr="009307AA">
              <w:t>dia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ingin</w:t>
            </w:r>
            <w:proofErr w:type="spellEnd"/>
            <w:r w:rsidRPr="009307AA">
              <w:t xml:space="preserve"> </w:t>
            </w:r>
            <w:proofErr w:type="spellStart"/>
            <w:proofErr w:type="gramStart"/>
            <w:r w:rsidRPr="009307AA">
              <w:t>tidur</w:t>
            </w:r>
            <w:proofErr w:type="spellEnd"/>
            <w:r w:rsidRPr="009307AA">
              <w:t xml:space="preserve"> .</w:t>
            </w:r>
            <w:proofErr w:type="gramEnd"/>
          </w:p>
        </w:tc>
        <w:tc>
          <w:tcPr>
            <w:tcW w:w="689" w:type="dxa"/>
          </w:tcPr>
          <w:p w14:paraId="7DBF57A7" w14:textId="2A223F36" w:rsidR="004541BB" w:rsidRDefault="004541BB" w:rsidP="004541BB">
            <w:pPr>
              <w:pStyle w:val="ACLFirstLine"/>
              <w:ind w:firstLine="0"/>
            </w:pPr>
            <w:r w:rsidRPr="00372588">
              <w:t>5</w:t>
            </w:r>
          </w:p>
        </w:tc>
      </w:tr>
      <w:tr w:rsidR="004541BB" w14:paraId="10A62F06" w14:textId="77777777" w:rsidTr="004541BB">
        <w:tc>
          <w:tcPr>
            <w:tcW w:w="437" w:type="dxa"/>
          </w:tcPr>
          <w:p w14:paraId="0386E347" w14:textId="2BA5BCF2" w:rsidR="004541BB" w:rsidRDefault="004541BB" w:rsidP="004541BB">
            <w:pPr>
              <w:pStyle w:val="ACLFirstLine"/>
              <w:ind w:firstLine="0"/>
            </w:pPr>
            <w:r>
              <w:t>5</w:t>
            </w:r>
          </w:p>
        </w:tc>
        <w:tc>
          <w:tcPr>
            <w:tcW w:w="1011" w:type="dxa"/>
          </w:tcPr>
          <w:p w14:paraId="68C9D5AF" w14:textId="5B512938" w:rsidR="004541BB" w:rsidRDefault="004541BB" w:rsidP="004541BB">
            <w:pPr>
              <w:pStyle w:val="ACLFirstLine"/>
              <w:ind w:firstLine="0"/>
            </w:pPr>
            <w:r>
              <w:t>I can’t see you crying.</w:t>
            </w:r>
          </w:p>
        </w:tc>
        <w:tc>
          <w:tcPr>
            <w:tcW w:w="1106" w:type="dxa"/>
            <w:vAlign w:val="center"/>
          </w:tcPr>
          <w:p w14:paraId="59248216" w14:textId="3113D28A" w:rsidR="004541BB" w:rsidRDefault="004541BB" w:rsidP="004541BB">
            <w:pPr>
              <w:pStyle w:val="ACLFirstLine"/>
              <w:ind w:firstLine="0"/>
              <w:jc w:val="left"/>
            </w:pPr>
            <w:proofErr w:type="spellStart"/>
            <w:r>
              <w:t>Aku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bisa</w:t>
            </w:r>
            <w:proofErr w:type="spellEnd"/>
            <w:r>
              <w:t xml:space="preserve"> </w:t>
            </w:r>
            <w:proofErr w:type="spellStart"/>
            <w:r>
              <w:t>melihatmu</w:t>
            </w:r>
            <w:proofErr w:type="spellEnd"/>
            <w:r>
              <w:t xml:space="preserve"> </w:t>
            </w:r>
            <w:proofErr w:type="spellStart"/>
            <w:r>
              <w:t>menangis</w:t>
            </w:r>
            <w:proofErr w:type="spellEnd"/>
            <w:r>
              <w:t>.</w:t>
            </w:r>
          </w:p>
        </w:tc>
        <w:tc>
          <w:tcPr>
            <w:tcW w:w="1096" w:type="dxa"/>
          </w:tcPr>
          <w:p w14:paraId="221791F0" w14:textId="5C482383" w:rsidR="004541BB" w:rsidRDefault="004541BB" w:rsidP="004541BB">
            <w:pPr>
              <w:pStyle w:val="ACLFirstLine"/>
              <w:ind w:firstLine="0"/>
            </w:pPr>
            <w:proofErr w:type="spellStart"/>
            <w:r w:rsidRPr="009307AA">
              <w:t>aku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harap</w:t>
            </w:r>
            <w:proofErr w:type="spellEnd"/>
            <w:r w:rsidRPr="009307AA">
              <w:t xml:space="preserve"> kali </w:t>
            </w:r>
            <w:proofErr w:type="spellStart"/>
            <w:proofErr w:type="gramStart"/>
            <w:r w:rsidRPr="009307AA">
              <w:t>kamu</w:t>
            </w:r>
            <w:proofErr w:type="spellEnd"/>
            <w:r w:rsidRPr="009307AA">
              <w:t xml:space="preserve"> .</w:t>
            </w:r>
            <w:proofErr w:type="gramEnd"/>
            <w:r w:rsidRPr="009307AA">
              <w:t xml:space="preserve"> .</w:t>
            </w:r>
          </w:p>
        </w:tc>
        <w:tc>
          <w:tcPr>
            <w:tcW w:w="689" w:type="dxa"/>
          </w:tcPr>
          <w:p w14:paraId="7D466539" w14:textId="6B006885" w:rsidR="004541BB" w:rsidRDefault="004541BB" w:rsidP="004541BB">
            <w:pPr>
              <w:pStyle w:val="ACLFirstLine"/>
              <w:ind w:firstLine="0"/>
            </w:pPr>
            <w:r w:rsidRPr="00372588">
              <w:t>1</w:t>
            </w:r>
          </w:p>
        </w:tc>
      </w:tr>
      <w:tr w:rsidR="004541BB" w14:paraId="1E8A6B2D" w14:textId="77777777" w:rsidTr="004541BB">
        <w:tc>
          <w:tcPr>
            <w:tcW w:w="437" w:type="dxa"/>
          </w:tcPr>
          <w:p w14:paraId="5266C1A2" w14:textId="104E5261" w:rsidR="004541BB" w:rsidRDefault="004541BB" w:rsidP="004541BB">
            <w:pPr>
              <w:pStyle w:val="ACLFirstLine"/>
              <w:ind w:firstLine="0"/>
            </w:pPr>
            <w:r>
              <w:t>6</w:t>
            </w:r>
          </w:p>
        </w:tc>
        <w:tc>
          <w:tcPr>
            <w:tcW w:w="1011" w:type="dxa"/>
          </w:tcPr>
          <w:p w14:paraId="4B1F567E" w14:textId="513C9A73" w:rsidR="004541BB" w:rsidRDefault="004541BB" w:rsidP="004541BB">
            <w:pPr>
              <w:pStyle w:val="ACLFirstLine"/>
              <w:ind w:firstLine="0"/>
            </w:pPr>
            <w:r>
              <w:t xml:space="preserve">My dog is </w:t>
            </w:r>
            <w:r>
              <w:t>running around.</w:t>
            </w:r>
          </w:p>
        </w:tc>
        <w:tc>
          <w:tcPr>
            <w:tcW w:w="1106" w:type="dxa"/>
            <w:vAlign w:val="center"/>
          </w:tcPr>
          <w:p w14:paraId="40BE1FFF" w14:textId="203EE1B8" w:rsidR="004541BB" w:rsidRDefault="004541BB" w:rsidP="004541BB">
            <w:pPr>
              <w:pStyle w:val="ACLFirstLine"/>
              <w:ind w:firstLine="0"/>
              <w:jc w:val="left"/>
            </w:pPr>
            <w:r>
              <w:t xml:space="preserve"> </w:t>
            </w:r>
            <w:proofErr w:type="spellStart"/>
            <w:r>
              <w:t>Anjing</w:t>
            </w:r>
            <w:proofErr w:type="spellEnd"/>
            <w:r>
              <w:t xml:space="preserve"> </w:t>
            </w:r>
            <w:proofErr w:type="spellStart"/>
            <w:r>
              <w:t>saya</w:t>
            </w:r>
            <w:proofErr w:type="spellEnd"/>
            <w:r>
              <w:t xml:space="preserve"> </w:t>
            </w:r>
            <w:proofErr w:type="spellStart"/>
            <w:r>
              <w:t>sedang</w:t>
            </w:r>
            <w:proofErr w:type="spellEnd"/>
            <w:r>
              <w:t xml:space="preserve"> </w:t>
            </w:r>
            <w:proofErr w:type="spellStart"/>
            <w:r>
              <w:t>berlarian</w:t>
            </w:r>
            <w:proofErr w:type="spellEnd"/>
            <w:r>
              <w:t>.</w:t>
            </w:r>
          </w:p>
        </w:tc>
        <w:tc>
          <w:tcPr>
            <w:tcW w:w="1096" w:type="dxa"/>
          </w:tcPr>
          <w:p w14:paraId="0C45F62B" w14:textId="1F371E9D" w:rsidR="004541BB" w:rsidRDefault="004541BB" w:rsidP="004541BB">
            <w:pPr>
              <w:pStyle w:val="ACLFirstLine"/>
              <w:ind w:firstLine="0"/>
            </w:pPr>
            <w:proofErr w:type="spellStart"/>
            <w:r w:rsidRPr="009307AA">
              <w:t>ibuku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saya</w:t>
            </w:r>
            <w:proofErr w:type="spellEnd"/>
            <w:r w:rsidRPr="009307AA">
              <w:t xml:space="preserve"> </w:t>
            </w:r>
            <w:proofErr w:type="spellStart"/>
            <w:proofErr w:type="gramStart"/>
            <w:r w:rsidRPr="009307AA">
              <w:t>meninggal</w:t>
            </w:r>
            <w:proofErr w:type="spellEnd"/>
            <w:r w:rsidRPr="009307AA">
              <w:t xml:space="preserve"> .</w:t>
            </w:r>
            <w:proofErr w:type="gramEnd"/>
          </w:p>
        </w:tc>
        <w:tc>
          <w:tcPr>
            <w:tcW w:w="689" w:type="dxa"/>
          </w:tcPr>
          <w:p w14:paraId="730193A7" w14:textId="3F23797B" w:rsidR="004541BB" w:rsidRDefault="004541BB" w:rsidP="004541BB">
            <w:pPr>
              <w:pStyle w:val="ACLFirstLine"/>
              <w:ind w:firstLine="0"/>
            </w:pPr>
            <w:r w:rsidRPr="00372588">
              <w:t>1</w:t>
            </w:r>
          </w:p>
        </w:tc>
      </w:tr>
      <w:tr w:rsidR="004541BB" w14:paraId="7104DF30" w14:textId="77777777" w:rsidTr="004541BB">
        <w:tc>
          <w:tcPr>
            <w:tcW w:w="437" w:type="dxa"/>
          </w:tcPr>
          <w:p w14:paraId="3F3E5A6A" w14:textId="3F911046" w:rsidR="004541BB" w:rsidRDefault="004541BB" w:rsidP="004541BB">
            <w:pPr>
              <w:pStyle w:val="ACLFirstLine"/>
              <w:ind w:firstLine="0"/>
            </w:pPr>
            <w:r>
              <w:t>7</w:t>
            </w:r>
          </w:p>
        </w:tc>
        <w:tc>
          <w:tcPr>
            <w:tcW w:w="1011" w:type="dxa"/>
          </w:tcPr>
          <w:p w14:paraId="561F6FC5" w14:textId="5598FD4E" w:rsidR="004541BB" w:rsidRDefault="004541BB" w:rsidP="004541BB">
            <w:pPr>
              <w:pStyle w:val="ACLFirstLine"/>
              <w:ind w:firstLine="0"/>
            </w:pPr>
            <w:r>
              <w:t>it is very popular.</w:t>
            </w:r>
          </w:p>
        </w:tc>
        <w:tc>
          <w:tcPr>
            <w:tcW w:w="1106" w:type="dxa"/>
            <w:vAlign w:val="center"/>
          </w:tcPr>
          <w:p w14:paraId="3193C3A8" w14:textId="3839C5A1" w:rsidR="004541BB" w:rsidRDefault="004541BB" w:rsidP="004541BB">
            <w:pPr>
              <w:pStyle w:val="ACLFirstLine"/>
              <w:ind w:firstLine="0"/>
              <w:jc w:val="left"/>
            </w:pP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sangat</w:t>
            </w:r>
            <w:proofErr w:type="spellEnd"/>
            <w:r>
              <w:t xml:space="preserve"> </w:t>
            </w:r>
            <w:proofErr w:type="spellStart"/>
            <w:r>
              <w:t>populer</w:t>
            </w:r>
            <w:proofErr w:type="spellEnd"/>
            <w:r>
              <w:t>.</w:t>
            </w:r>
          </w:p>
        </w:tc>
        <w:tc>
          <w:tcPr>
            <w:tcW w:w="1096" w:type="dxa"/>
          </w:tcPr>
          <w:p w14:paraId="0F0FBB8D" w14:textId="6D29D512" w:rsidR="004541BB" w:rsidRDefault="004541BB" w:rsidP="004541BB">
            <w:pPr>
              <w:pStyle w:val="ACLFirstLine"/>
              <w:ind w:firstLine="0"/>
            </w:pPr>
            <w:proofErr w:type="spellStart"/>
            <w:r w:rsidRPr="009307AA">
              <w:t>itu</w:t>
            </w:r>
            <w:proofErr w:type="spellEnd"/>
            <w:r w:rsidRPr="009307AA">
              <w:t xml:space="preserve"> </w:t>
            </w:r>
            <w:proofErr w:type="spellStart"/>
            <w:proofErr w:type="gramStart"/>
            <w:r w:rsidRPr="009307AA">
              <w:t>sangat</w:t>
            </w:r>
            <w:proofErr w:type="spellEnd"/>
            <w:r w:rsidRPr="009307AA">
              <w:t xml:space="preserve"> .</w:t>
            </w:r>
            <w:proofErr w:type="gramEnd"/>
            <w:r w:rsidRPr="009307AA">
              <w:t xml:space="preserve"> .</w:t>
            </w:r>
          </w:p>
        </w:tc>
        <w:tc>
          <w:tcPr>
            <w:tcW w:w="689" w:type="dxa"/>
          </w:tcPr>
          <w:p w14:paraId="699AC1AC" w14:textId="2409B31B" w:rsidR="004541BB" w:rsidRDefault="004541BB" w:rsidP="004541BB">
            <w:pPr>
              <w:pStyle w:val="ACLFirstLine"/>
              <w:ind w:firstLine="0"/>
            </w:pPr>
            <w:r w:rsidRPr="00372588">
              <w:t>2</w:t>
            </w:r>
          </w:p>
        </w:tc>
      </w:tr>
      <w:tr w:rsidR="004541BB" w14:paraId="793F9D80" w14:textId="77777777" w:rsidTr="004541BB">
        <w:tc>
          <w:tcPr>
            <w:tcW w:w="437" w:type="dxa"/>
          </w:tcPr>
          <w:p w14:paraId="10BC43B9" w14:textId="323381A3" w:rsidR="004541BB" w:rsidRDefault="004541BB" w:rsidP="004541BB">
            <w:pPr>
              <w:pStyle w:val="ACLFirstLine"/>
              <w:ind w:firstLine="0"/>
            </w:pPr>
            <w:r>
              <w:t>8</w:t>
            </w:r>
          </w:p>
        </w:tc>
        <w:tc>
          <w:tcPr>
            <w:tcW w:w="1011" w:type="dxa"/>
          </w:tcPr>
          <w:p w14:paraId="217EC08A" w14:textId="5DA7ED81" w:rsidR="004541BB" w:rsidRDefault="004541BB" w:rsidP="004541BB">
            <w:pPr>
              <w:pStyle w:val="ACLFirstLine"/>
              <w:ind w:firstLine="0"/>
            </w:pPr>
            <w:bookmarkStart w:id="38" w:name="OLE_LINK9"/>
            <w:bookmarkStart w:id="39" w:name="OLE_LINK10"/>
            <w:r>
              <w:t>s</w:t>
            </w:r>
            <w:r w:rsidRPr="00A15C69">
              <w:t xml:space="preserve">he speaks </w:t>
            </w:r>
            <w:proofErr w:type="spellStart"/>
            <w:r>
              <w:t>a</w:t>
            </w:r>
            <w:r w:rsidRPr="00A15C69">
              <w:t>merican</w:t>
            </w:r>
            <w:proofErr w:type="spellEnd"/>
            <w:r w:rsidRPr="00A15C69">
              <w:t xml:space="preserve"> </w:t>
            </w:r>
            <w:proofErr w:type="spellStart"/>
            <w:r>
              <w:t>e</w:t>
            </w:r>
            <w:r w:rsidRPr="00A15C69">
              <w:t>nglish</w:t>
            </w:r>
            <w:proofErr w:type="spellEnd"/>
            <w:r w:rsidRPr="00A15C69">
              <w:t xml:space="preserve"> to </w:t>
            </w:r>
            <w:r>
              <w:t>t</w:t>
            </w:r>
            <w:r w:rsidRPr="00A15C69">
              <w:t>om's father</w:t>
            </w:r>
            <w:bookmarkEnd w:id="38"/>
            <w:bookmarkEnd w:id="39"/>
          </w:p>
        </w:tc>
        <w:tc>
          <w:tcPr>
            <w:tcW w:w="1106" w:type="dxa"/>
            <w:vAlign w:val="center"/>
          </w:tcPr>
          <w:p w14:paraId="0A1E99F4" w14:textId="40161664" w:rsidR="004541BB" w:rsidRDefault="004541BB" w:rsidP="004541BB">
            <w:pPr>
              <w:pStyle w:val="ACLFirstLine"/>
              <w:ind w:firstLine="0"/>
              <w:jc w:val="left"/>
            </w:pPr>
            <w:proofErr w:type="spellStart"/>
            <w:r>
              <w:t>Dia</w:t>
            </w:r>
            <w:proofErr w:type="spellEnd"/>
            <w:r>
              <w:t xml:space="preserve"> </w:t>
            </w:r>
            <w:proofErr w:type="spellStart"/>
            <w:r>
              <w:t>berbicara</w:t>
            </w:r>
            <w:proofErr w:type="spellEnd"/>
            <w:r>
              <w:t xml:space="preserve"> </w:t>
            </w:r>
            <w:proofErr w:type="spellStart"/>
            <w:r>
              <w:t>bahasa</w:t>
            </w:r>
            <w:proofErr w:type="spellEnd"/>
            <w:r>
              <w:t xml:space="preserve"> </w:t>
            </w:r>
            <w:proofErr w:type="spellStart"/>
            <w:r>
              <w:t>Inggris</w:t>
            </w:r>
            <w:proofErr w:type="spellEnd"/>
            <w:r>
              <w:t xml:space="preserve"> Amerika </w:t>
            </w:r>
            <w:proofErr w:type="spellStart"/>
            <w:r>
              <w:t>kepada</w:t>
            </w:r>
            <w:proofErr w:type="spellEnd"/>
            <w:r>
              <w:t xml:space="preserve"> ayah Tom</w:t>
            </w:r>
          </w:p>
        </w:tc>
        <w:tc>
          <w:tcPr>
            <w:tcW w:w="1096" w:type="dxa"/>
          </w:tcPr>
          <w:p w14:paraId="16AD27AE" w14:textId="4476D365" w:rsidR="004541BB" w:rsidRDefault="004541BB" w:rsidP="004541BB">
            <w:pPr>
              <w:pStyle w:val="ACLFirstLine"/>
              <w:ind w:firstLine="0"/>
            </w:pPr>
            <w:proofErr w:type="spellStart"/>
            <w:r w:rsidRPr="009307AA">
              <w:t>dia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berbicara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bahasa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bahasa</w:t>
            </w:r>
            <w:proofErr w:type="spellEnd"/>
            <w:r w:rsidRPr="009307AA">
              <w:t xml:space="preserve"> tom </w:t>
            </w:r>
            <w:proofErr w:type="spellStart"/>
            <w:r w:rsidRPr="009307AA">
              <w:t>tom</w:t>
            </w:r>
            <w:proofErr w:type="spellEnd"/>
            <w:r w:rsidRPr="009307AA">
              <w:t xml:space="preserve"> </w:t>
            </w:r>
            <w:proofErr w:type="gramStart"/>
            <w:r w:rsidRPr="009307AA">
              <w:t>ayah .</w:t>
            </w:r>
            <w:proofErr w:type="gramEnd"/>
          </w:p>
        </w:tc>
        <w:tc>
          <w:tcPr>
            <w:tcW w:w="689" w:type="dxa"/>
          </w:tcPr>
          <w:p w14:paraId="0BD804DF" w14:textId="6EE40956" w:rsidR="004541BB" w:rsidRDefault="004541BB" w:rsidP="004541BB">
            <w:pPr>
              <w:pStyle w:val="ACLFirstLine"/>
              <w:ind w:firstLine="0"/>
            </w:pPr>
            <w:r w:rsidRPr="00372588">
              <w:t>4</w:t>
            </w:r>
          </w:p>
        </w:tc>
      </w:tr>
      <w:tr w:rsidR="004541BB" w14:paraId="01882A86" w14:textId="77777777" w:rsidTr="004541BB">
        <w:tc>
          <w:tcPr>
            <w:tcW w:w="437" w:type="dxa"/>
          </w:tcPr>
          <w:p w14:paraId="30C51A2E" w14:textId="39336DB6" w:rsidR="004541BB" w:rsidRDefault="004541BB" w:rsidP="004541BB">
            <w:pPr>
              <w:pStyle w:val="ACLFirstLine"/>
              <w:ind w:firstLine="0"/>
            </w:pPr>
            <w:bookmarkStart w:id="40" w:name="_Hlk5545120"/>
            <w:r>
              <w:t>9</w:t>
            </w:r>
          </w:p>
        </w:tc>
        <w:tc>
          <w:tcPr>
            <w:tcW w:w="1011" w:type="dxa"/>
          </w:tcPr>
          <w:p w14:paraId="148A1488" w14:textId="73ADF541" w:rsidR="004541BB" w:rsidRDefault="004541BB" w:rsidP="004541BB">
            <w:pPr>
              <w:pStyle w:val="ACLFirstLine"/>
              <w:ind w:firstLine="0"/>
            </w:pPr>
            <w:r>
              <w:t>Please eat lunch in the afternoon</w:t>
            </w:r>
          </w:p>
        </w:tc>
        <w:tc>
          <w:tcPr>
            <w:tcW w:w="1106" w:type="dxa"/>
            <w:vAlign w:val="center"/>
          </w:tcPr>
          <w:p w14:paraId="7033D5DE" w14:textId="21636769" w:rsidR="004541BB" w:rsidRDefault="004541BB" w:rsidP="004541BB">
            <w:pPr>
              <w:pStyle w:val="ACLFirstLine"/>
              <w:ind w:firstLine="0"/>
              <w:jc w:val="left"/>
            </w:pPr>
            <w:proofErr w:type="spellStart"/>
            <w:r>
              <w:t>Silakan</w:t>
            </w:r>
            <w:proofErr w:type="spellEnd"/>
            <w:r>
              <w:t xml:space="preserve"> </w:t>
            </w:r>
            <w:proofErr w:type="spellStart"/>
            <w:r>
              <w:t>makan</w:t>
            </w:r>
            <w:proofErr w:type="spellEnd"/>
            <w:r>
              <w:t xml:space="preserve"> </w:t>
            </w:r>
            <w:proofErr w:type="spellStart"/>
            <w:r>
              <w:t>siang</w:t>
            </w:r>
            <w:proofErr w:type="spellEnd"/>
            <w:r>
              <w:t xml:space="preserve"> di sore </w:t>
            </w:r>
            <w:proofErr w:type="spellStart"/>
            <w:r>
              <w:t>hari</w:t>
            </w:r>
            <w:proofErr w:type="spellEnd"/>
          </w:p>
        </w:tc>
        <w:tc>
          <w:tcPr>
            <w:tcW w:w="1096" w:type="dxa"/>
          </w:tcPr>
          <w:p w14:paraId="10425344" w14:textId="045BE35B" w:rsidR="004541BB" w:rsidRDefault="004541BB" w:rsidP="004541BB">
            <w:pPr>
              <w:pStyle w:val="ACLFirstLine"/>
              <w:ind w:firstLine="0"/>
            </w:pPr>
            <w:proofErr w:type="spellStart"/>
            <w:r w:rsidRPr="009307AA">
              <w:t>tolong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berbicara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siang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siang</w:t>
            </w:r>
            <w:proofErr w:type="spellEnd"/>
            <w:r w:rsidRPr="009307AA">
              <w:t xml:space="preserve"> </w:t>
            </w:r>
            <w:proofErr w:type="spellStart"/>
            <w:proofErr w:type="gramStart"/>
            <w:r w:rsidRPr="009307AA">
              <w:t>siang</w:t>
            </w:r>
            <w:proofErr w:type="spellEnd"/>
            <w:r w:rsidRPr="009307AA">
              <w:t xml:space="preserve"> .</w:t>
            </w:r>
            <w:proofErr w:type="gramEnd"/>
          </w:p>
        </w:tc>
        <w:tc>
          <w:tcPr>
            <w:tcW w:w="689" w:type="dxa"/>
          </w:tcPr>
          <w:p w14:paraId="5B811179" w14:textId="69D9BDEC" w:rsidR="004541BB" w:rsidRDefault="004541BB" w:rsidP="004541BB">
            <w:pPr>
              <w:pStyle w:val="ACLFirstLine"/>
              <w:ind w:firstLine="0"/>
            </w:pPr>
            <w:r w:rsidRPr="00372588">
              <w:t>2</w:t>
            </w:r>
          </w:p>
        </w:tc>
      </w:tr>
      <w:bookmarkEnd w:id="40"/>
      <w:tr w:rsidR="004541BB" w14:paraId="53BD96DA" w14:textId="77777777" w:rsidTr="004541BB">
        <w:tc>
          <w:tcPr>
            <w:tcW w:w="437" w:type="dxa"/>
          </w:tcPr>
          <w:p w14:paraId="364CD5FC" w14:textId="213860AE" w:rsidR="004541BB" w:rsidRDefault="004541BB" w:rsidP="004541BB">
            <w:pPr>
              <w:pStyle w:val="ACLFirstLine"/>
              <w:ind w:firstLine="0"/>
            </w:pPr>
            <w:r>
              <w:t>10</w:t>
            </w:r>
          </w:p>
        </w:tc>
        <w:tc>
          <w:tcPr>
            <w:tcW w:w="1011" w:type="dxa"/>
          </w:tcPr>
          <w:p w14:paraId="3CB9F6BE" w14:textId="4B97564C" w:rsidR="004541BB" w:rsidRDefault="004541BB" w:rsidP="004541BB">
            <w:pPr>
              <w:pStyle w:val="ACLFirstLine"/>
              <w:ind w:firstLine="0"/>
            </w:pPr>
            <w:r>
              <w:t>I see red roses in the garden</w:t>
            </w:r>
          </w:p>
        </w:tc>
        <w:tc>
          <w:tcPr>
            <w:tcW w:w="1106" w:type="dxa"/>
            <w:vAlign w:val="center"/>
          </w:tcPr>
          <w:p w14:paraId="7F026B69" w14:textId="57914E81" w:rsidR="004541BB" w:rsidRDefault="004541BB" w:rsidP="004541BB">
            <w:pPr>
              <w:pStyle w:val="ACLFirstLine"/>
              <w:ind w:firstLine="0"/>
              <w:jc w:val="left"/>
            </w:pPr>
            <w:r>
              <w:t xml:space="preserve">Saya </w:t>
            </w:r>
            <w:proofErr w:type="spellStart"/>
            <w:r>
              <w:t>melihat</w:t>
            </w:r>
            <w:proofErr w:type="spellEnd"/>
            <w:r>
              <w:t xml:space="preserve"> </w:t>
            </w:r>
            <w:proofErr w:type="spellStart"/>
            <w:r>
              <w:t>mawar</w:t>
            </w:r>
            <w:proofErr w:type="spellEnd"/>
            <w:r>
              <w:t xml:space="preserve"> </w:t>
            </w:r>
            <w:proofErr w:type="spellStart"/>
            <w:r>
              <w:t>merah</w:t>
            </w:r>
            <w:proofErr w:type="spellEnd"/>
            <w:r>
              <w:t xml:space="preserve"> di </w:t>
            </w:r>
            <w:proofErr w:type="spellStart"/>
            <w:r>
              <w:t>kebun</w:t>
            </w:r>
            <w:proofErr w:type="spellEnd"/>
          </w:p>
        </w:tc>
        <w:tc>
          <w:tcPr>
            <w:tcW w:w="1096" w:type="dxa"/>
          </w:tcPr>
          <w:p w14:paraId="453BBAD4" w14:textId="7E82F7CC" w:rsidR="004541BB" w:rsidRDefault="004541BB" w:rsidP="004541BB">
            <w:pPr>
              <w:pStyle w:val="ACLFirstLine"/>
              <w:ind w:firstLine="0"/>
            </w:pPr>
            <w:proofErr w:type="spellStart"/>
            <w:r w:rsidRPr="009307AA">
              <w:t>saya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melihat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membantu</w:t>
            </w:r>
            <w:proofErr w:type="spellEnd"/>
            <w:r w:rsidRPr="009307AA">
              <w:t xml:space="preserve"> </w:t>
            </w:r>
            <w:proofErr w:type="spellStart"/>
            <w:r w:rsidRPr="009307AA">
              <w:t>mawar</w:t>
            </w:r>
            <w:proofErr w:type="spellEnd"/>
            <w:r w:rsidRPr="009307AA">
              <w:t xml:space="preserve"> di </w:t>
            </w:r>
            <w:proofErr w:type="spellStart"/>
            <w:proofErr w:type="gramStart"/>
            <w:r w:rsidRPr="009307AA">
              <w:t>di</w:t>
            </w:r>
            <w:proofErr w:type="spellEnd"/>
            <w:r w:rsidRPr="009307AA">
              <w:t xml:space="preserve"> .</w:t>
            </w:r>
            <w:proofErr w:type="gramEnd"/>
            <w:r w:rsidRPr="009307AA">
              <w:t xml:space="preserve"> .</w:t>
            </w:r>
          </w:p>
        </w:tc>
        <w:tc>
          <w:tcPr>
            <w:tcW w:w="689" w:type="dxa"/>
          </w:tcPr>
          <w:p w14:paraId="1F7B2EC2" w14:textId="040FD06A" w:rsidR="004541BB" w:rsidRDefault="004541BB" w:rsidP="004541BB">
            <w:pPr>
              <w:pStyle w:val="ACLFirstLine"/>
              <w:ind w:firstLine="0"/>
            </w:pPr>
            <w:r w:rsidRPr="00372588">
              <w:t>3</w:t>
            </w:r>
          </w:p>
        </w:tc>
      </w:tr>
    </w:tbl>
    <w:p w14:paraId="43B22803" w14:textId="1C206F88" w:rsidR="002E2B2F" w:rsidRPr="00436E00" w:rsidRDefault="004450B6" w:rsidP="002E2B2F">
      <w:pPr>
        <w:pStyle w:val="ACLAcknowledgmentsHeader"/>
        <w:rPr>
          <w:b w:val="0"/>
          <w:sz w:val="22"/>
          <w:szCs w:val="22"/>
        </w:rPr>
      </w:pPr>
      <w:r w:rsidRPr="004450B6">
        <w:rPr>
          <w:b w:val="0"/>
          <w:sz w:val="22"/>
          <w:szCs w:val="22"/>
        </w:rPr>
        <w:t xml:space="preserve">The Average score obtained is </w:t>
      </w:r>
      <w:r w:rsidR="007017C1">
        <w:rPr>
          <w:sz w:val="22"/>
          <w:szCs w:val="22"/>
        </w:rPr>
        <w:t>3</w:t>
      </w:r>
      <w:r w:rsidR="004541BB">
        <w:rPr>
          <w:sz w:val="22"/>
          <w:szCs w:val="22"/>
        </w:rPr>
        <w:t>.1</w:t>
      </w:r>
      <w:r w:rsidR="00436E00">
        <w:rPr>
          <w:sz w:val="22"/>
          <w:szCs w:val="22"/>
        </w:rPr>
        <w:t xml:space="preserve"> </w:t>
      </w:r>
      <w:r w:rsidR="00436E00">
        <w:rPr>
          <w:b w:val="0"/>
          <w:sz w:val="22"/>
          <w:szCs w:val="22"/>
        </w:rPr>
        <w:t>and BLEU score obtained is 0.339</w:t>
      </w:r>
      <w:r w:rsidR="00BE20A6">
        <w:rPr>
          <w:b w:val="0"/>
          <w:sz w:val="22"/>
          <w:szCs w:val="22"/>
        </w:rPr>
        <w:t>.</w:t>
      </w:r>
    </w:p>
    <w:p w14:paraId="282E4076" w14:textId="77777777" w:rsidR="0056280A" w:rsidRDefault="0056280A" w:rsidP="002E2B2F">
      <w:pPr>
        <w:pStyle w:val="ACLAcknowledgmentsHeader"/>
      </w:pPr>
    </w:p>
    <w:p w14:paraId="5B7F38EB" w14:textId="352F0354" w:rsidR="00DC4409" w:rsidRPr="00DC4409" w:rsidRDefault="00DC4409" w:rsidP="002E2B2F">
      <w:pPr>
        <w:pStyle w:val="ACLAcknowledgmentsHeader"/>
      </w:pPr>
    </w:p>
    <w:sectPr w:rsidR="00DC4409" w:rsidRPr="00DC4409" w:rsidSect="003005D5">
      <w:footerReference w:type="default" r:id="rId34"/>
      <w:pgSz w:w="11909" w:h="16834" w:code="9"/>
      <w:pgMar w:top="1411" w:right="1411" w:bottom="1440" w:left="1411" w:header="475" w:footer="360" w:gutter="0"/>
      <w:cols w:num="2" w:space="389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3E8E64" w14:textId="77777777" w:rsidR="000F7F58" w:rsidRDefault="000F7F58" w:rsidP="00667A63">
      <w:r>
        <w:separator/>
      </w:r>
    </w:p>
  </w:endnote>
  <w:endnote w:type="continuationSeparator" w:id="0">
    <w:p w14:paraId="3BC80C3A" w14:textId="77777777" w:rsidR="000F7F58" w:rsidRDefault="000F7F58" w:rsidP="00667A63">
      <w:r>
        <w:continuationSeparator/>
      </w:r>
    </w:p>
  </w:endnote>
  <w:endnote w:type="continuationNotice" w:id="1">
    <w:p w14:paraId="37DF9C2A" w14:textId="77777777" w:rsidR="000F7F58" w:rsidRDefault="000F7F5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 Bold">
    <w:altName w:val="Arial"/>
    <w:panose1 w:val="020B0704020202020204"/>
    <w:charset w:val="00"/>
    <w:family w:val="auto"/>
    <w:pitch w:val="variable"/>
    <w:sig w:usb0="00000000" w:usb1="C0007843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Times New Roman" w:hAnsi="Times New Roman" w:cs="Times New Roman"/>
      </w:rPr>
      <w:id w:val="-17396983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5EC428A" w14:textId="37655FDD" w:rsidR="004B55A3" w:rsidRPr="002401E1" w:rsidRDefault="004B55A3">
        <w:pPr>
          <w:pStyle w:val="Footer"/>
          <w:jc w:val="center"/>
          <w:rPr>
            <w:rFonts w:ascii="Times New Roman" w:hAnsi="Times New Roman" w:cs="Times New Roman"/>
          </w:rPr>
        </w:pPr>
        <w:r w:rsidRPr="002401E1">
          <w:rPr>
            <w:rFonts w:ascii="Times New Roman" w:hAnsi="Times New Roman" w:cs="Times New Roman"/>
          </w:rPr>
          <w:fldChar w:fldCharType="begin"/>
        </w:r>
        <w:r w:rsidRPr="002401E1">
          <w:rPr>
            <w:rFonts w:ascii="Times New Roman" w:hAnsi="Times New Roman" w:cs="Times New Roman"/>
          </w:rPr>
          <w:instrText xml:space="preserve"> PAGE   \* MERGEFORMAT </w:instrText>
        </w:r>
        <w:r w:rsidRPr="002401E1">
          <w:rPr>
            <w:rFonts w:ascii="Times New Roman" w:hAnsi="Times New Roman" w:cs="Times New Roman"/>
          </w:rPr>
          <w:fldChar w:fldCharType="separate"/>
        </w:r>
        <w:r>
          <w:rPr>
            <w:rFonts w:ascii="Times New Roman" w:hAnsi="Times New Roman" w:cs="Times New Roman"/>
            <w:noProof/>
          </w:rPr>
          <w:t>5</w:t>
        </w:r>
        <w:r w:rsidRPr="002401E1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664355AD" w14:textId="77777777" w:rsidR="004B55A3" w:rsidRDefault="004B55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0E185FD" w14:textId="77777777" w:rsidR="000F7F58" w:rsidRDefault="000F7F58" w:rsidP="00667A63">
      <w:r>
        <w:separator/>
      </w:r>
    </w:p>
  </w:footnote>
  <w:footnote w:type="continuationSeparator" w:id="0">
    <w:p w14:paraId="0DBB3EDC" w14:textId="77777777" w:rsidR="000F7F58" w:rsidRDefault="000F7F58" w:rsidP="00667A63">
      <w:r>
        <w:continuationSeparator/>
      </w:r>
    </w:p>
  </w:footnote>
  <w:footnote w:type="continuationNotice" w:id="1">
    <w:p w14:paraId="0B4BCBCC" w14:textId="77777777" w:rsidR="000F7F58" w:rsidRDefault="000F7F58"/>
  </w:footnote>
  <w:footnote w:id="2">
    <w:p w14:paraId="36A1890F" w14:textId="77777777" w:rsidR="009F748A" w:rsidRPr="00CA7D9E" w:rsidRDefault="009F748A" w:rsidP="009F748A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The corpus used can be downloaded from this link: </w:t>
      </w:r>
      <w:hyperlink r:id="rId1" w:history="1">
        <w:r>
          <w:rPr>
            <w:rStyle w:val="Hyperlink"/>
          </w:rPr>
          <w:t>https://www.manythings.org/anki</w:t>
        </w:r>
        <w:r w:rsidRPr="005C4CF8">
          <w:rPr>
            <w:rStyle w:val="Hyperlink"/>
          </w:rPr>
          <w:t>/ind-eng.zip</w:t>
        </w:r>
      </w:hyperlink>
      <w: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2226E"/>
    <w:multiLevelType w:val="hybridMultilevel"/>
    <w:tmpl w:val="338AC24E"/>
    <w:lvl w:ilvl="0" w:tplc="C35068C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1A88E14">
      <w:start w:val="3997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C24ECB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48073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F7A4C0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2DEF58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22C1DF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E6871B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0563AB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08F97AB1"/>
    <w:multiLevelType w:val="multilevel"/>
    <w:tmpl w:val="D3F4CD66"/>
    <w:lvl w:ilvl="0">
      <w:start w:val="1"/>
      <w:numFmt w:val="decimal"/>
      <w:pStyle w:val="Heading1"/>
      <w:lvlText w:val="%1"/>
      <w:lvlJc w:val="left"/>
      <w:pPr>
        <w:tabs>
          <w:tab w:val="num" w:pos="397"/>
        </w:tabs>
        <w:ind w:left="397" w:hanging="39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4"/>
        <w:szCs w:val="24"/>
        <w:vertAlign w:val="baseline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outline w:val="0"/>
        <w:shadow w:val="0"/>
        <w:emboss w:val="0"/>
        <w:imprint w:val="0"/>
        <w:color w:val="auto"/>
        <w:sz w:val="22"/>
        <w:szCs w:val="22"/>
        <w:vertAlign w:val="baseline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2" w15:restartNumberingAfterBreak="0">
    <w:nsid w:val="186E582D"/>
    <w:multiLevelType w:val="hybridMultilevel"/>
    <w:tmpl w:val="5E18486E"/>
    <w:lvl w:ilvl="0" w:tplc="F90A7C5E">
      <w:start w:val="1"/>
      <w:numFmt w:val="decimal"/>
      <w:pStyle w:val="ACLEnumeratedList"/>
      <w:lvlText w:val="%1."/>
      <w:lvlJc w:val="left"/>
      <w:pPr>
        <w:ind w:left="936" w:hanging="360"/>
      </w:pPr>
    </w:lvl>
    <w:lvl w:ilvl="1" w:tplc="04090019" w:tentative="1">
      <w:start w:val="1"/>
      <w:numFmt w:val="lowerLetter"/>
      <w:lvlText w:val="%2."/>
      <w:lvlJc w:val="left"/>
      <w:pPr>
        <w:ind w:left="1656" w:hanging="360"/>
      </w:pPr>
    </w:lvl>
    <w:lvl w:ilvl="2" w:tplc="0409001B" w:tentative="1">
      <w:start w:val="1"/>
      <w:numFmt w:val="lowerRoman"/>
      <w:lvlText w:val="%3."/>
      <w:lvlJc w:val="right"/>
      <w:pPr>
        <w:ind w:left="2376" w:hanging="180"/>
      </w:pPr>
    </w:lvl>
    <w:lvl w:ilvl="3" w:tplc="0409000F" w:tentative="1">
      <w:start w:val="1"/>
      <w:numFmt w:val="decimal"/>
      <w:lvlText w:val="%4."/>
      <w:lvlJc w:val="left"/>
      <w:pPr>
        <w:ind w:left="3096" w:hanging="360"/>
      </w:pPr>
    </w:lvl>
    <w:lvl w:ilvl="4" w:tplc="04090019" w:tentative="1">
      <w:start w:val="1"/>
      <w:numFmt w:val="lowerLetter"/>
      <w:lvlText w:val="%5."/>
      <w:lvlJc w:val="left"/>
      <w:pPr>
        <w:ind w:left="3816" w:hanging="360"/>
      </w:pPr>
    </w:lvl>
    <w:lvl w:ilvl="5" w:tplc="0409001B" w:tentative="1">
      <w:start w:val="1"/>
      <w:numFmt w:val="lowerRoman"/>
      <w:lvlText w:val="%6."/>
      <w:lvlJc w:val="right"/>
      <w:pPr>
        <w:ind w:left="4536" w:hanging="180"/>
      </w:pPr>
    </w:lvl>
    <w:lvl w:ilvl="6" w:tplc="0409000F" w:tentative="1">
      <w:start w:val="1"/>
      <w:numFmt w:val="decimal"/>
      <w:lvlText w:val="%7."/>
      <w:lvlJc w:val="left"/>
      <w:pPr>
        <w:ind w:left="5256" w:hanging="360"/>
      </w:pPr>
    </w:lvl>
    <w:lvl w:ilvl="7" w:tplc="04090019" w:tentative="1">
      <w:start w:val="1"/>
      <w:numFmt w:val="lowerLetter"/>
      <w:lvlText w:val="%8."/>
      <w:lvlJc w:val="left"/>
      <w:pPr>
        <w:ind w:left="5976" w:hanging="360"/>
      </w:pPr>
    </w:lvl>
    <w:lvl w:ilvl="8" w:tplc="04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3" w15:restartNumberingAfterBreak="0">
    <w:nsid w:val="283D6B79"/>
    <w:multiLevelType w:val="hybridMultilevel"/>
    <w:tmpl w:val="8CF62856"/>
    <w:lvl w:ilvl="0" w:tplc="BBC024A0">
      <w:start w:val="1"/>
      <w:numFmt w:val="decimal"/>
      <w:lvlText w:val="%1)"/>
      <w:lvlJc w:val="left"/>
      <w:pPr>
        <w:ind w:left="590" w:hanging="360"/>
      </w:pPr>
      <w:rPr>
        <w:rFonts w:hint="default"/>
      </w:rPr>
    </w:lvl>
    <w:lvl w:ilvl="1" w:tplc="48090019">
      <w:start w:val="1"/>
      <w:numFmt w:val="lowerLetter"/>
      <w:lvlText w:val="%2."/>
      <w:lvlJc w:val="left"/>
      <w:pPr>
        <w:ind w:left="1310" w:hanging="360"/>
      </w:pPr>
    </w:lvl>
    <w:lvl w:ilvl="2" w:tplc="4809001B" w:tentative="1">
      <w:start w:val="1"/>
      <w:numFmt w:val="lowerRoman"/>
      <w:lvlText w:val="%3."/>
      <w:lvlJc w:val="right"/>
      <w:pPr>
        <w:ind w:left="2030" w:hanging="180"/>
      </w:pPr>
    </w:lvl>
    <w:lvl w:ilvl="3" w:tplc="4809000F" w:tentative="1">
      <w:start w:val="1"/>
      <w:numFmt w:val="decimal"/>
      <w:lvlText w:val="%4."/>
      <w:lvlJc w:val="left"/>
      <w:pPr>
        <w:ind w:left="2750" w:hanging="360"/>
      </w:pPr>
    </w:lvl>
    <w:lvl w:ilvl="4" w:tplc="48090019" w:tentative="1">
      <w:start w:val="1"/>
      <w:numFmt w:val="lowerLetter"/>
      <w:lvlText w:val="%5."/>
      <w:lvlJc w:val="left"/>
      <w:pPr>
        <w:ind w:left="3470" w:hanging="360"/>
      </w:pPr>
    </w:lvl>
    <w:lvl w:ilvl="5" w:tplc="4809001B" w:tentative="1">
      <w:start w:val="1"/>
      <w:numFmt w:val="lowerRoman"/>
      <w:lvlText w:val="%6."/>
      <w:lvlJc w:val="right"/>
      <w:pPr>
        <w:ind w:left="4190" w:hanging="180"/>
      </w:pPr>
    </w:lvl>
    <w:lvl w:ilvl="6" w:tplc="4809000F" w:tentative="1">
      <w:start w:val="1"/>
      <w:numFmt w:val="decimal"/>
      <w:lvlText w:val="%7."/>
      <w:lvlJc w:val="left"/>
      <w:pPr>
        <w:ind w:left="4910" w:hanging="360"/>
      </w:pPr>
    </w:lvl>
    <w:lvl w:ilvl="7" w:tplc="48090019" w:tentative="1">
      <w:start w:val="1"/>
      <w:numFmt w:val="lowerLetter"/>
      <w:lvlText w:val="%8."/>
      <w:lvlJc w:val="left"/>
      <w:pPr>
        <w:ind w:left="5630" w:hanging="360"/>
      </w:pPr>
    </w:lvl>
    <w:lvl w:ilvl="8" w:tplc="4809001B" w:tentative="1">
      <w:start w:val="1"/>
      <w:numFmt w:val="lowerRoman"/>
      <w:lvlText w:val="%9."/>
      <w:lvlJc w:val="right"/>
      <w:pPr>
        <w:ind w:left="6350" w:hanging="180"/>
      </w:pPr>
    </w:lvl>
  </w:abstractNum>
  <w:abstractNum w:abstractNumId="4" w15:restartNumberingAfterBreak="0">
    <w:nsid w:val="2D7060CD"/>
    <w:multiLevelType w:val="hybridMultilevel"/>
    <w:tmpl w:val="B2249490"/>
    <w:lvl w:ilvl="0" w:tplc="C2F81AC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B2EC40A">
      <w:start w:val="3997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2483B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6BAA26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5081B5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76CF62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6C4829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5AADC8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B04401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37E62335"/>
    <w:multiLevelType w:val="hybridMultilevel"/>
    <w:tmpl w:val="BE369E2A"/>
    <w:lvl w:ilvl="0" w:tplc="341C8F8A">
      <w:start w:val="1"/>
      <w:numFmt w:val="bullet"/>
      <w:pStyle w:val="ACL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272A63"/>
    <w:multiLevelType w:val="hybridMultilevel"/>
    <w:tmpl w:val="6D9EC1F6"/>
    <w:lvl w:ilvl="0" w:tplc="591AAD3C">
      <w:start w:val="1"/>
      <w:numFmt w:val="lowerLetter"/>
      <w:lvlText w:val="%1."/>
      <w:lvlJc w:val="left"/>
      <w:pPr>
        <w:ind w:left="5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10" w:hanging="360"/>
      </w:pPr>
    </w:lvl>
    <w:lvl w:ilvl="2" w:tplc="0409001B" w:tentative="1">
      <w:start w:val="1"/>
      <w:numFmt w:val="lowerRoman"/>
      <w:lvlText w:val="%3."/>
      <w:lvlJc w:val="right"/>
      <w:pPr>
        <w:ind w:left="2030" w:hanging="180"/>
      </w:pPr>
    </w:lvl>
    <w:lvl w:ilvl="3" w:tplc="0409000F" w:tentative="1">
      <w:start w:val="1"/>
      <w:numFmt w:val="decimal"/>
      <w:lvlText w:val="%4."/>
      <w:lvlJc w:val="left"/>
      <w:pPr>
        <w:ind w:left="2750" w:hanging="360"/>
      </w:pPr>
    </w:lvl>
    <w:lvl w:ilvl="4" w:tplc="04090019" w:tentative="1">
      <w:start w:val="1"/>
      <w:numFmt w:val="lowerLetter"/>
      <w:lvlText w:val="%5."/>
      <w:lvlJc w:val="left"/>
      <w:pPr>
        <w:ind w:left="3470" w:hanging="360"/>
      </w:pPr>
    </w:lvl>
    <w:lvl w:ilvl="5" w:tplc="0409001B" w:tentative="1">
      <w:start w:val="1"/>
      <w:numFmt w:val="lowerRoman"/>
      <w:lvlText w:val="%6."/>
      <w:lvlJc w:val="right"/>
      <w:pPr>
        <w:ind w:left="4190" w:hanging="180"/>
      </w:pPr>
    </w:lvl>
    <w:lvl w:ilvl="6" w:tplc="0409000F" w:tentative="1">
      <w:start w:val="1"/>
      <w:numFmt w:val="decimal"/>
      <w:lvlText w:val="%7."/>
      <w:lvlJc w:val="left"/>
      <w:pPr>
        <w:ind w:left="4910" w:hanging="360"/>
      </w:pPr>
    </w:lvl>
    <w:lvl w:ilvl="7" w:tplc="04090019" w:tentative="1">
      <w:start w:val="1"/>
      <w:numFmt w:val="lowerLetter"/>
      <w:lvlText w:val="%8."/>
      <w:lvlJc w:val="left"/>
      <w:pPr>
        <w:ind w:left="5630" w:hanging="360"/>
      </w:pPr>
    </w:lvl>
    <w:lvl w:ilvl="8" w:tplc="0409001B" w:tentative="1">
      <w:start w:val="1"/>
      <w:numFmt w:val="lowerRoman"/>
      <w:lvlText w:val="%9."/>
      <w:lvlJc w:val="right"/>
      <w:pPr>
        <w:ind w:left="6350" w:hanging="180"/>
      </w:pPr>
    </w:lvl>
  </w:abstractNum>
  <w:abstractNum w:abstractNumId="7" w15:restartNumberingAfterBreak="0">
    <w:nsid w:val="3E2F4FBE"/>
    <w:multiLevelType w:val="multilevel"/>
    <w:tmpl w:val="15F257CC"/>
    <w:lvl w:ilvl="0">
      <w:start w:val="1"/>
      <w:numFmt w:val="decimal"/>
      <w:isLgl/>
      <w:lvlText w:val="%1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4"/>
        <w:szCs w:val="24"/>
        <w:vertAlign w:val="baseline"/>
      </w:rPr>
    </w:lvl>
    <w:lvl w:ilvl="1">
      <w:start w:val="1"/>
      <w:numFmt w:val="decimal"/>
      <w:lvlText w:val="2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outline w:val="0"/>
        <w:shadow w:val="0"/>
        <w:emboss w:val="0"/>
        <w:imprint w:val="0"/>
        <w:color w:val="auto"/>
        <w:sz w:val="24"/>
        <w:szCs w:val="24"/>
        <w:vertAlign w:val="baseline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8" w15:restartNumberingAfterBreak="0">
    <w:nsid w:val="526C30E4"/>
    <w:multiLevelType w:val="multilevel"/>
    <w:tmpl w:val="8D42BCB6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4"/>
        <w:szCs w:val="24"/>
        <w:vertAlign w:val="baseline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trike w:val="0"/>
        <w:dstrike w:val="0"/>
        <w:outline w:val="0"/>
        <w:shadow w:val="0"/>
        <w:emboss w:val="0"/>
        <w:imprint w:val="0"/>
        <w:color w:val="auto"/>
        <w:sz w:val="24"/>
        <w:szCs w:val="24"/>
        <w:vertAlign w:val="baseline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  <w:b/>
        <w:i w:val="0"/>
        <w:sz w:val="22"/>
        <w:szCs w:val="22"/>
      </w:rPr>
    </w:lvl>
    <w:lvl w:ilvl="3">
      <w:start w:val="1"/>
      <w:numFmt w:val="none"/>
      <w:lvlText w:val="%1.%2.%3.%4."/>
      <w:lvlJc w:val="left"/>
      <w:pPr>
        <w:tabs>
          <w:tab w:val="num" w:pos="72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none"/>
      <w:lvlText w:val="%1.%2.%3.%4.%5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5">
      <w:start w:val="1"/>
      <w:numFmt w:val="none"/>
      <w:lvlText w:val="%1.%2.%3.%4.%5.%6."/>
      <w:lvlJc w:val="left"/>
      <w:pPr>
        <w:tabs>
          <w:tab w:val="num" w:pos="108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6">
      <w:start w:val="1"/>
      <w:numFmt w:val="none"/>
      <w:lvlText w:val="%1.%2.%3.%4.%5.%6.%7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none"/>
      <w:lvlText w:val="%1.%2.%3.%4.%5.%6.%7.%8."/>
      <w:lvlJc w:val="left"/>
      <w:pPr>
        <w:tabs>
          <w:tab w:val="num" w:pos="144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  <w:lvl w:ilvl="8">
      <w:start w:val="1"/>
      <w:numFmt w:val="none"/>
      <w:lvlText w:val="%1.%2.%3.%4.%5.%6.%7.%8.%9."/>
      <w:lvlJc w:val="left"/>
      <w:pPr>
        <w:tabs>
          <w:tab w:val="num" w:pos="1800"/>
        </w:tabs>
        <w:ind w:left="567" w:hanging="567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9" w15:restartNumberingAfterBreak="0">
    <w:nsid w:val="57DB479E"/>
    <w:multiLevelType w:val="hybridMultilevel"/>
    <w:tmpl w:val="8FF4EE3E"/>
    <w:lvl w:ilvl="0" w:tplc="624449DA">
      <w:start w:val="1"/>
      <w:numFmt w:val="upperLetter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5B355902"/>
    <w:multiLevelType w:val="hybridMultilevel"/>
    <w:tmpl w:val="2C8E9CC6"/>
    <w:lvl w:ilvl="0" w:tplc="E4566C04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2814097"/>
    <w:multiLevelType w:val="hybridMultilevel"/>
    <w:tmpl w:val="629A2D3E"/>
    <w:lvl w:ilvl="0" w:tplc="FD02C92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E54CD5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49A09B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2A46A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6E6F66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594017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890F14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562AF3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D42037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74007E9B"/>
    <w:multiLevelType w:val="hybridMultilevel"/>
    <w:tmpl w:val="91A4B9B8"/>
    <w:lvl w:ilvl="0" w:tplc="820213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6ACEC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2C8D62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FFCA6C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F04038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7E2624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A84097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D40E13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D3818B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5"/>
  </w:num>
  <w:num w:numId="2">
    <w:abstractNumId w:val="2"/>
  </w:num>
  <w:num w:numId="3">
    <w:abstractNumId w:val="1"/>
  </w:num>
  <w:num w:numId="4">
    <w:abstractNumId w:val="1"/>
  </w:num>
  <w:num w:numId="5">
    <w:abstractNumId w:val="9"/>
  </w:num>
  <w:num w:numId="6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7"/>
  </w:num>
  <w:num w:numId="8">
    <w:abstractNumId w:val="1"/>
  </w:num>
  <w:num w:numId="9">
    <w:abstractNumId w:val="1"/>
  </w:num>
  <w:num w:numId="10">
    <w:abstractNumId w:val="1"/>
  </w:num>
  <w:num w:numId="11">
    <w:abstractNumId w:val="10"/>
  </w:num>
  <w:num w:numId="12">
    <w:abstractNumId w:val="1"/>
  </w:num>
  <w:num w:numId="13">
    <w:abstractNumId w:val="1"/>
  </w:num>
  <w:num w:numId="14">
    <w:abstractNumId w:val="3"/>
  </w:num>
  <w:num w:numId="15">
    <w:abstractNumId w:val="6"/>
  </w:num>
  <w:num w:numId="16">
    <w:abstractNumId w:val="11"/>
  </w:num>
  <w:num w:numId="17">
    <w:abstractNumId w:val="12"/>
  </w:num>
  <w:num w:numId="18">
    <w:abstractNumId w:val="4"/>
  </w:num>
  <w:num w:numId="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eyMDM0MjMzNjE0MzFQ0lEKTi0uzszPAykwNKoFAKhuG/Y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waawdwzatx0xxevsr45w22vrwsarrewsxvd&quot;&gt;My EndNote Library&lt;record-ids&gt;&lt;item&gt;159&lt;/item&gt;&lt;item&gt;160&lt;/item&gt;&lt;item&gt;161&lt;/item&gt;&lt;item&gt;162&lt;/item&gt;&lt;/record-ids&gt;&lt;/item&gt;&lt;/Libraries&gt;"/>
  </w:docVars>
  <w:rsids>
    <w:rsidRoot w:val="00A5424A"/>
    <w:rsid w:val="00000043"/>
    <w:rsid w:val="00000141"/>
    <w:rsid w:val="00000732"/>
    <w:rsid w:val="000010C9"/>
    <w:rsid w:val="0000212C"/>
    <w:rsid w:val="00002328"/>
    <w:rsid w:val="00004CF7"/>
    <w:rsid w:val="000064A3"/>
    <w:rsid w:val="00007315"/>
    <w:rsid w:val="00010D90"/>
    <w:rsid w:val="00011646"/>
    <w:rsid w:val="000144CF"/>
    <w:rsid w:val="00014742"/>
    <w:rsid w:val="00014945"/>
    <w:rsid w:val="0001522C"/>
    <w:rsid w:val="0001628F"/>
    <w:rsid w:val="00016AFB"/>
    <w:rsid w:val="00016CF7"/>
    <w:rsid w:val="00017AF2"/>
    <w:rsid w:val="00020D78"/>
    <w:rsid w:val="00020DA9"/>
    <w:rsid w:val="00020F78"/>
    <w:rsid w:val="0002139B"/>
    <w:rsid w:val="0002169B"/>
    <w:rsid w:val="000222D7"/>
    <w:rsid w:val="00023A5E"/>
    <w:rsid w:val="000248B2"/>
    <w:rsid w:val="00026244"/>
    <w:rsid w:val="000262BF"/>
    <w:rsid w:val="000269BD"/>
    <w:rsid w:val="000269F0"/>
    <w:rsid w:val="000300F0"/>
    <w:rsid w:val="00031983"/>
    <w:rsid w:val="00031B05"/>
    <w:rsid w:val="000325D5"/>
    <w:rsid w:val="00032E55"/>
    <w:rsid w:val="00033A80"/>
    <w:rsid w:val="00034C30"/>
    <w:rsid w:val="00034FA8"/>
    <w:rsid w:val="000365B0"/>
    <w:rsid w:val="00037F22"/>
    <w:rsid w:val="00040491"/>
    <w:rsid w:val="0004084B"/>
    <w:rsid w:val="00040D8B"/>
    <w:rsid w:val="00041BC9"/>
    <w:rsid w:val="00045700"/>
    <w:rsid w:val="000472A6"/>
    <w:rsid w:val="00047450"/>
    <w:rsid w:val="00047D92"/>
    <w:rsid w:val="0005059B"/>
    <w:rsid w:val="00050A9A"/>
    <w:rsid w:val="00051993"/>
    <w:rsid w:val="00053B22"/>
    <w:rsid w:val="00054A90"/>
    <w:rsid w:val="0005566D"/>
    <w:rsid w:val="00056206"/>
    <w:rsid w:val="00057E1B"/>
    <w:rsid w:val="00060A6D"/>
    <w:rsid w:val="0006195E"/>
    <w:rsid w:val="00062507"/>
    <w:rsid w:val="0006256A"/>
    <w:rsid w:val="000628EB"/>
    <w:rsid w:val="00063937"/>
    <w:rsid w:val="00063D73"/>
    <w:rsid w:val="00063F74"/>
    <w:rsid w:val="00065B46"/>
    <w:rsid w:val="00065ECA"/>
    <w:rsid w:val="00066B05"/>
    <w:rsid w:val="00066C03"/>
    <w:rsid w:val="00067115"/>
    <w:rsid w:val="0006783B"/>
    <w:rsid w:val="00070908"/>
    <w:rsid w:val="00071036"/>
    <w:rsid w:val="000715A9"/>
    <w:rsid w:val="00071A2E"/>
    <w:rsid w:val="0007235F"/>
    <w:rsid w:val="00072AE5"/>
    <w:rsid w:val="00072F4C"/>
    <w:rsid w:val="000735F5"/>
    <w:rsid w:val="00074156"/>
    <w:rsid w:val="0007481C"/>
    <w:rsid w:val="00076CFA"/>
    <w:rsid w:val="00077163"/>
    <w:rsid w:val="000778DE"/>
    <w:rsid w:val="00083C2C"/>
    <w:rsid w:val="00086055"/>
    <w:rsid w:val="0008652F"/>
    <w:rsid w:val="0008719B"/>
    <w:rsid w:val="00087222"/>
    <w:rsid w:val="00087335"/>
    <w:rsid w:val="00087DB9"/>
    <w:rsid w:val="0009020D"/>
    <w:rsid w:val="00090803"/>
    <w:rsid w:val="0009082A"/>
    <w:rsid w:val="00090A0F"/>
    <w:rsid w:val="00091255"/>
    <w:rsid w:val="00091809"/>
    <w:rsid w:val="00091A04"/>
    <w:rsid w:val="000939A4"/>
    <w:rsid w:val="000957DB"/>
    <w:rsid w:val="0009583D"/>
    <w:rsid w:val="00096063"/>
    <w:rsid w:val="00096B06"/>
    <w:rsid w:val="000A0620"/>
    <w:rsid w:val="000A1715"/>
    <w:rsid w:val="000A1738"/>
    <w:rsid w:val="000A2AF4"/>
    <w:rsid w:val="000A3438"/>
    <w:rsid w:val="000A4509"/>
    <w:rsid w:val="000A548A"/>
    <w:rsid w:val="000A5D70"/>
    <w:rsid w:val="000A6052"/>
    <w:rsid w:val="000A72EB"/>
    <w:rsid w:val="000B09D2"/>
    <w:rsid w:val="000B2266"/>
    <w:rsid w:val="000B4085"/>
    <w:rsid w:val="000B44C4"/>
    <w:rsid w:val="000B5081"/>
    <w:rsid w:val="000B63DF"/>
    <w:rsid w:val="000B7E94"/>
    <w:rsid w:val="000C078F"/>
    <w:rsid w:val="000C0A68"/>
    <w:rsid w:val="000C0E22"/>
    <w:rsid w:val="000C1553"/>
    <w:rsid w:val="000C1A29"/>
    <w:rsid w:val="000C1D7F"/>
    <w:rsid w:val="000C27DD"/>
    <w:rsid w:val="000C2877"/>
    <w:rsid w:val="000C479B"/>
    <w:rsid w:val="000C4AB6"/>
    <w:rsid w:val="000C4E2A"/>
    <w:rsid w:val="000C59AF"/>
    <w:rsid w:val="000C7FD1"/>
    <w:rsid w:val="000D0534"/>
    <w:rsid w:val="000D077B"/>
    <w:rsid w:val="000D0867"/>
    <w:rsid w:val="000D0BBD"/>
    <w:rsid w:val="000D1EF3"/>
    <w:rsid w:val="000D1F01"/>
    <w:rsid w:val="000D3720"/>
    <w:rsid w:val="000D47B8"/>
    <w:rsid w:val="000D61BE"/>
    <w:rsid w:val="000D6E5A"/>
    <w:rsid w:val="000D7374"/>
    <w:rsid w:val="000E1B9F"/>
    <w:rsid w:val="000E1D34"/>
    <w:rsid w:val="000E1F4C"/>
    <w:rsid w:val="000E2851"/>
    <w:rsid w:val="000E2AE0"/>
    <w:rsid w:val="000E393C"/>
    <w:rsid w:val="000E3DE7"/>
    <w:rsid w:val="000E581D"/>
    <w:rsid w:val="000E588C"/>
    <w:rsid w:val="000E5BA8"/>
    <w:rsid w:val="000E673F"/>
    <w:rsid w:val="000E782C"/>
    <w:rsid w:val="000F0F10"/>
    <w:rsid w:val="000F174A"/>
    <w:rsid w:val="000F26C4"/>
    <w:rsid w:val="000F2862"/>
    <w:rsid w:val="000F2BEF"/>
    <w:rsid w:val="000F31FB"/>
    <w:rsid w:val="000F33AB"/>
    <w:rsid w:val="000F3540"/>
    <w:rsid w:val="000F3C32"/>
    <w:rsid w:val="000F4224"/>
    <w:rsid w:val="000F468A"/>
    <w:rsid w:val="000F5756"/>
    <w:rsid w:val="000F5A1C"/>
    <w:rsid w:val="000F6692"/>
    <w:rsid w:val="000F6CFE"/>
    <w:rsid w:val="000F786F"/>
    <w:rsid w:val="000F7883"/>
    <w:rsid w:val="000F7F58"/>
    <w:rsid w:val="00100355"/>
    <w:rsid w:val="0010037C"/>
    <w:rsid w:val="00101D8C"/>
    <w:rsid w:val="00102C5A"/>
    <w:rsid w:val="00102D4B"/>
    <w:rsid w:val="0010300D"/>
    <w:rsid w:val="00104322"/>
    <w:rsid w:val="001045EC"/>
    <w:rsid w:val="00106A3F"/>
    <w:rsid w:val="00106BAA"/>
    <w:rsid w:val="0010740C"/>
    <w:rsid w:val="00107BF2"/>
    <w:rsid w:val="001141D3"/>
    <w:rsid w:val="001144EA"/>
    <w:rsid w:val="001146C8"/>
    <w:rsid w:val="001150CF"/>
    <w:rsid w:val="00115879"/>
    <w:rsid w:val="00115A5B"/>
    <w:rsid w:val="00115AD4"/>
    <w:rsid w:val="001167D1"/>
    <w:rsid w:val="00117290"/>
    <w:rsid w:val="001224F5"/>
    <w:rsid w:val="0012274E"/>
    <w:rsid w:val="00122B30"/>
    <w:rsid w:val="00123D68"/>
    <w:rsid w:val="00124156"/>
    <w:rsid w:val="001269D4"/>
    <w:rsid w:val="00126E19"/>
    <w:rsid w:val="0012711E"/>
    <w:rsid w:val="00127610"/>
    <w:rsid w:val="001278A8"/>
    <w:rsid w:val="00127A14"/>
    <w:rsid w:val="00131018"/>
    <w:rsid w:val="00131719"/>
    <w:rsid w:val="0013688C"/>
    <w:rsid w:val="00136D91"/>
    <w:rsid w:val="00140E0D"/>
    <w:rsid w:val="001424CF"/>
    <w:rsid w:val="00142BF3"/>
    <w:rsid w:val="0014329F"/>
    <w:rsid w:val="001435A3"/>
    <w:rsid w:val="00143AE7"/>
    <w:rsid w:val="00144D1E"/>
    <w:rsid w:val="001452F3"/>
    <w:rsid w:val="00146CF3"/>
    <w:rsid w:val="00150C63"/>
    <w:rsid w:val="00153FB0"/>
    <w:rsid w:val="001541CC"/>
    <w:rsid w:val="00154591"/>
    <w:rsid w:val="00154CCE"/>
    <w:rsid w:val="001555D5"/>
    <w:rsid w:val="00155B96"/>
    <w:rsid w:val="00157CE5"/>
    <w:rsid w:val="0016223C"/>
    <w:rsid w:val="00162B5B"/>
    <w:rsid w:val="00162D78"/>
    <w:rsid w:val="00163501"/>
    <w:rsid w:val="00163523"/>
    <w:rsid w:val="00164550"/>
    <w:rsid w:val="00164A5D"/>
    <w:rsid w:val="00165531"/>
    <w:rsid w:val="0016588F"/>
    <w:rsid w:val="00165D8A"/>
    <w:rsid w:val="00165F64"/>
    <w:rsid w:val="00166672"/>
    <w:rsid w:val="00166A1A"/>
    <w:rsid w:val="00167A39"/>
    <w:rsid w:val="001704AA"/>
    <w:rsid w:val="0017070D"/>
    <w:rsid w:val="00170D36"/>
    <w:rsid w:val="00170F5E"/>
    <w:rsid w:val="001715E2"/>
    <w:rsid w:val="00172D3A"/>
    <w:rsid w:val="0018158B"/>
    <w:rsid w:val="001815D0"/>
    <w:rsid w:val="0018248A"/>
    <w:rsid w:val="00183B83"/>
    <w:rsid w:val="00184282"/>
    <w:rsid w:val="001860D2"/>
    <w:rsid w:val="00186B6A"/>
    <w:rsid w:val="00186F7A"/>
    <w:rsid w:val="001904C4"/>
    <w:rsid w:val="00191A34"/>
    <w:rsid w:val="00191C9B"/>
    <w:rsid w:val="00192134"/>
    <w:rsid w:val="0019230A"/>
    <w:rsid w:val="00193762"/>
    <w:rsid w:val="00193B58"/>
    <w:rsid w:val="001942FC"/>
    <w:rsid w:val="00194376"/>
    <w:rsid w:val="00194F8E"/>
    <w:rsid w:val="0019609A"/>
    <w:rsid w:val="001974C0"/>
    <w:rsid w:val="00197A71"/>
    <w:rsid w:val="001A07EA"/>
    <w:rsid w:val="001A09F8"/>
    <w:rsid w:val="001A1889"/>
    <w:rsid w:val="001A2E50"/>
    <w:rsid w:val="001A3210"/>
    <w:rsid w:val="001A4922"/>
    <w:rsid w:val="001A4D66"/>
    <w:rsid w:val="001A510E"/>
    <w:rsid w:val="001A5DE5"/>
    <w:rsid w:val="001A6D11"/>
    <w:rsid w:val="001A719D"/>
    <w:rsid w:val="001B00E5"/>
    <w:rsid w:val="001B0936"/>
    <w:rsid w:val="001B0CDB"/>
    <w:rsid w:val="001B1A5E"/>
    <w:rsid w:val="001B23CD"/>
    <w:rsid w:val="001B2AE1"/>
    <w:rsid w:val="001B2BDD"/>
    <w:rsid w:val="001B304E"/>
    <w:rsid w:val="001B4730"/>
    <w:rsid w:val="001B4C9F"/>
    <w:rsid w:val="001B53EB"/>
    <w:rsid w:val="001B54FF"/>
    <w:rsid w:val="001B59B1"/>
    <w:rsid w:val="001B5C81"/>
    <w:rsid w:val="001B76AA"/>
    <w:rsid w:val="001C1E2B"/>
    <w:rsid w:val="001C2A4F"/>
    <w:rsid w:val="001C3068"/>
    <w:rsid w:val="001C327D"/>
    <w:rsid w:val="001C3832"/>
    <w:rsid w:val="001C430E"/>
    <w:rsid w:val="001C5035"/>
    <w:rsid w:val="001C560B"/>
    <w:rsid w:val="001C5C35"/>
    <w:rsid w:val="001C689D"/>
    <w:rsid w:val="001C7F28"/>
    <w:rsid w:val="001D0581"/>
    <w:rsid w:val="001D11C1"/>
    <w:rsid w:val="001D1336"/>
    <w:rsid w:val="001D150C"/>
    <w:rsid w:val="001D19C1"/>
    <w:rsid w:val="001D1F06"/>
    <w:rsid w:val="001D224E"/>
    <w:rsid w:val="001D293B"/>
    <w:rsid w:val="001D345D"/>
    <w:rsid w:val="001D5863"/>
    <w:rsid w:val="001D5E85"/>
    <w:rsid w:val="001E075F"/>
    <w:rsid w:val="001E22B9"/>
    <w:rsid w:val="001E2D79"/>
    <w:rsid w:val="001E30B6"/>
    <w:rsid w:val="001E4063"/>
    <w:rsid w:val="001E4C97"/>
    <w:rsid w:val="001E61BC"/>
    <w:rsid w:val="001E63D0"/>
    <w:rsid w:val="001E6F48"/>
    <w:rsid w:val="001F071D"/>
    <w:rsid w:val="001F1097"/>
    <w:rsid w:val="001F12C7"/>
    <w:rsid w:val="001F1B4E"/>
    <w:rsid w:val="001F2A59"/>
    <w:rsid w:val="001F3226"/>
    <w:rsid w:val="001F4487"/>
    <w:rsid w:val="001F46D4"/>
    <w:rsid w:val="001F5018"/>
    <w:rsid w:val="001F58F1"/>
    <w:rsid w:val="001F656C"/>
    <w:rsid w:val="001F7AEE"/>
    <w:rsid w:val="001F7F51"/>
    <w:rsid w:val="00200A7C"/>
    <w:rsid w:val="00201BA6"/>
    <w:rsid w:val="002021A9"/>
    <w:rsid w:val="00203303"/>
    <w:rsid w:val="00203827"/>
    <w:rsid w:val="00203AD0"/>
    <w:rsid w:val="00204657"/>
    <w:rsid w:val="00204F1B"/>
    <w:rsid w:val="002052E2"/>
    <w:rsid w:val="00206E12"/>
    <w:rsid w:val="0020706B"/>
    <w:rsid w:val="00207868"/>
    <w:rsid w:val="00210326"/>
    <w:rsid w:val="002103AB"/>
    <w:rsid w:val="002103F1"/>
    <w:rsid w:val="00211577"/>
    <w:rsid w:val="00213718"/>
    <w:rsid w:val="0021423B"/>
    <w:rsid w:val="002156E8"/>
    <w:rsid w:val="00215988"/>
    <w:rsid w:val="0021674A"/>
    <w:rsid w:val="002170AC"/>
    <w:rsid w:val="00217F26"/>
    <w:rsid w:val="00217FED"/>
    <w:rsid w:val="00220026"/>
    <w:rsid w:val="0022051A"/>
    <w:rsid w:val="0022071F"/>
    <w:rsid w:val="002207F9"/>
    <w:rsid w:val="0022142B"/>
    <w:rsid w:val="00225658"/>
    <w:rsid w:val="00226F8E"/>
    <w:rsid w:val="00227B52"/>
    <w:rsid w:val="002309C7"/>
    <w:rsid w:val="0023149E"/>
    <w:rsid w:val="0023151C"/>
    <w:rsid w:val="00232945"/>
    <w:rsid w:val="002336D4"/>
    <w:rsid w:val="00233887"/>
    <w:rsid w:val="00233A3C"/>
    <w:rsid w:val="00234C41"/>
    <w:rsid w:val="0023506F"/>
    <w:rsid w:val="002351D8"/>
    <w:rsid w:val="002355BB"/>
    <w:rsid w:val="002363F0"/>
    <w:rsid w:val="002369E1"/>
    <w:rsid w:val="00237A2A"/>
    <w:rsid w:val="002401E1"/>
    <w:rsid w:val="0024121F"/>
    <w:rsid w:val="0024159E"/>
    <w:rsid w:val="00241711"/>
    <w:rsid w:val="0024176C"/>
    <w:rsid w:val="0024326E"/>
    <w:rsid w:val="00243315"/>
    <w:rsid w:val="00243BAB"/>
    <w:rsid w:val="002469DB"/>
    <w:rsid w:val="00247740"/>
    <w:rsid w:val="002519B7"/>
    <w:rsid w:val="00251E2B"/>
    <w:rsid w:val="0025483A"/>
    <w:rsid w:val="00255CCD"/>
    <w:rsid w:val="002563D3"/>
    <w:rsid w:val="002571C5"/>
    <w:rsid w:val="00257927"/>
    <w:rsid w:val="00257DD8"/>
    <w:rsid w:val="00260293"/>
    <w:rsid w:val="00260449"/>
    <w:rsid w:val="0026311C"/>
    <w:rsid w:val="00264E33"/>
    <w:rsid w:val="00265443"/>
    <w:rsid w:val="00265E84"/>
    <w:rsid w:val="00266851"/>
    <w:rsid w:val="00267491"/>
    <w:rsid w:val="00267AE0"/>
    <w:rsid w:val="00267B49"/>
    <w:rsid w:val="0027031A"/>
    <w:rsid w:val="002721F8"/>
    <w:rsid w:val="00272B54"/>
    <w:rsid w:val="0027664B"/>
    <w:rsid w:val="00280CA5"/>
    <w:rsid w:val="0028191B"/>
    <w:rsid w:val="00282507"/>
    <w:rsid w:val="002826EB"/>
    <w:rsid w:val="002840DB"/>
    <w:rsid w:val="002849CA"/>
    <w:rsid w:val="0028552E"/>
    <w:rsid w:val="00286189"/>
    <w:rsid w:val="0028693C"/>
    <w:rsid w:val="00286D35"/>
    <w:rsid w:val="00287A70"/>
    <w:rsid w:val="002901D7"/>
    <w:rsid w:val="002903B6"/>
    <w:rsid w:val="00290FDF"/>
    <w:rsid w:val="002917AE"/>
    <w:rsid w:val="0029247A"/>
    <w:rsid w:val="0029350C"/>
    <w:rsid w:val="00294C14"/>
    <w:rsid w:val="0029583D"/>
    <w:rsid w:val="00295AFF"/>
    <w:rsid w:val="00296CA4"/>
    <w:rsid w:val="00297A3F"/>
    <w:rsid w:val="00297CC9"/>
    <w:rsid w:val="00297DA3"/>
    <w:rsid w:val="00297E65"/>
    <w:rsid w:val="002A0064"/>
    <w:rsid w:val="002A0A57"/>
    <w:rsid w:val="002A1023"/>
    <w:rsid w:val="002A1EF9"/>
    <w:rsid w:val="002A1FC0"/>
    <w:rsid w:val="002A2DEB"/>
    <w:rsid w:val="002A2F0B"/>
    <w:rsid w:val="002A3421"/>
    <w:rsid w:val="002A39A5"/>
    <w:rsid w:val="002A3B27"/>
    <w:rsid w:val="002A41E9"/>
    <w:rsid w:val="002A43BE"/>
    <w:rsid w:val="002A4F04"/>
    <w:rsid w:val="002A527E"/>
    <w:rsid w:val="002A5BB4"/>
    <w:rsid w:val="002A641D"/>
    <w:rsid w:val="002B0F9C"/>
    <w:rsid w:val="002B13F7"/>
    <w:rsid w:val="002B248B"/>
    <w:rsid w:val="002B2533"/>
    <w:rsid w:val="002B2653"/>
    <w:rsid w:val="002B47D8"/>
    <w:rsid w:val="002B4892"/>
    <w:rsid w:val="002B49BF"/>
    <w:rsid w:val="002B53FB"/>
    <w:rsid w:val="002B565F"/>
    <w:rsid w:val="002B5809"/>
    <w:rsid w:val="002B5C13"/>
    <w:rsid w:val="002B7682"/>
    <w:rsid w:val="002B7C41"/>
    <w:rsid w:val="002C0346"/>
    <w:rsid w:val="002C097A"/>
    <w:rsid w:val="002C246B"/>
    <w:rsid w:val="002C24D5"/>
    <w:rsid w:val="002C33EE"/>
    <w:rsid w:val="002C35E4"/>
    <w:rsid w:val="002C3BF8"/>
    <w:rsid w:val="002C61F5"/>
    <w:rsid w:val="002C65CA"/>
    <w:rsid w:val="002C7369"/>
    <w:rsid w:val="002C7622"/>
    <w:rsid w:val="002C76BC"/>
    <w:rsid w:val="002C7A58"/>
    <w:rsid w:val="002D039F"/>
    <w:rsid w:val="002D0C76"/>
    <w:rsid w:val="002D1269"/>
    <w:rsid w:val="002D12CB"/>
    <w:rsid w:val="002D35AC"/>
    <w:rsid w:val="002D35C1"/>
    <w:rsid w:val="002D44F9"/>
    <w:rsid w:val="002D651F"/>
    <w:rsid w:val="002D6C5E"/>
    <w:rsid w:val="002D6EB1"/>
    <w:rsid w:val="002D7311"/>
    <w:rsid w:val="002D7BC7"/>
    <w:rsid w:val="002E0E29"/>
    <w:rsid w:val="002E123F"/>
    <w:rsid w:val="002E1F7D"/>
    <w:rsid w:val="002E217F"/>
    <w:rsid w:val="002E2515"/>
    <w:rsid w:val="002E29B2"/>
    <w:rsid w:val="002E2B2F"/>
    <w:rsid w:val="002E379A"/>
    <w:rsid w:val="002E3C49"/>
    <w:rsid w:val="002E44F6"/>
    <w:rsid w:val="002E4D88"/>
    <w:rsid w:val="002E540C"/>
    <w:rsid w:val="002E6156"/>
    <w:rsid w:val="002E7460"/>
    <w:rsid w:val="002F1634"/>
    <w:rsid w:val="002F170B"/>
    <w:rsid w:val="002F379D"/>
    <w:rsid w:val="002F63A1"/>
    <w:rsid w:val="002F658F"/>
    <w:rsid w:val="002F7010"/>
    <w:rsid w:val="002F71E7"/>
    <w:rsid w:val="003004E3"/>
    <w:rsid w:val="003005D5"/>
    <w:rsid w:val="003018DB"/>
    <w:rsid w:val="00301A70"/>
    <w:rsid w:val="00303126"/>
    <w:rsid w:val="003034DF"/>
    <w:rsid w:val="0030495A"/>
    <w:rsid w:val="00304DBA"/>
    <w:rsid w:val="0030583D"/>
    <w:rsid w:val="00306985"/>
    <w:rsid w:val="00306FAE"/>
    <w:rsid w:val="003072A4"/>
    <w:rsid w:val="00307409"/>
    <w:rsid w:val="0031071F"/>
    <w:rsid w:val="00311C08"/>
    <w:rsid w:val="00312060"/>
    <w:rsid w:val="003141DE"/>
    <w:rsid w:val="0031447B"/>
    <w:rsid w:val="0031511A"/>
    <w:rsid w:val="00316007"/>
    <w:rsid w:val="003164CA"/>
    <w:rsid w:val="00316829"/>
    <w:rsid w:val="003169DB"/>
    <w:rsid w:val="003175FF"/>
    <w:rsid w:val="00317C04"/>
    <w:rsid w:val="003200BA"/>
    <w:rsid w:val="003223BF"/>
    <w:rsid w:val="00322B4A"/>
    <w:rsid w:val="003246D4"/>
    <w:rsid w:val="00324DDB"/>
    <w:rsid w:val="00326278"/>
    <w:rsid w:val="00326A47"/>
    <w:rsid w:val="00330621"/>
    <w:rsid w:val="00330CFA"/>
    <w:rsid w:val="0033115A"/>
    <w:rsid w:val="00331DE0"/>
    <w:rsid w:val="00332367"/>
    <w:rsid w:val="00332A77"/>
    <w:rsid w:val="00332BB2"/>
    <w:rsid w:val="0033323F"/>
    <w:rsid w:val="00333A4C"/>
    <w:rsid w:val="00335BF8"/>
    <w:rsid w:val="00340E3D"/>
    <w:rsid w:val="00341B90"/>
    <w:rsid w:val="00346BA8"/>
    <w:rsid w:val="00346E99"/>
    <w:rsid w:val="00347EF0"/>
    <w:rsid w:val="00351D0C"/>
    <w:rsid w:val="0035211D"/>
    <w:rsid w:val="003522DA"/>
    <w:rsid w:val="003523C5"/>
    <w:rsid w:val="00352978"/>
    <w:rsid w:val="00354336"/>
    <w:rsid w:val="0035490D"/>
    <w:rsid w:val="00354CEA"/>
    <w:rsid w:val="00355846"/>
    <w:rsid w:val="0035585B"/>
    <w:rsid w:val="00355930"/>
    <w:rsid w:val="003562BC"/>
    <w:rsid w:val="003565C5"/>
    <w:rsid w:val="00356B15"/>
    <w:rsid w:val="003608C1"/>
    <w:rsid w:val="00360E34"/>
    <w:rsid w:val="0036355C"/>
    <w:rsid w:val="00364CD8"/>
    <w:rsid w:val="00365404"/>
    <w:rsid w:val="00365756"/>
    <w:rsid w:val="003660CC"/>
    <w:rsid w:val="0036782B"/>
    <w:rsid w:val="00370900"/>
    <w:rsid w:val="0037112F"/>
    <w:rsid w:val="00371B5D"/>
    <w:rsid w:val="003721F5"/>
    <w:rsid w:val="00372482"/>
    <w:rsid w:val="00373933"/>
    <w:rsid w:val="003747B5"/>
    <w:rsid w:val="003761B6"/>
    <w:rsid w:val="00376CBE"/>
    <w:rsid w:val="00380485"/>
    <w:rsid w:val="003814B8"/>
    <w:rsid w:val="0038268F"/>
    <w:rsid w:val="00382A1C"/>
    <w:rsid w:val="003832F9"/>
    <w:rsid w:val="003837A5"/>
    <w:rsid w:val="00383853"/>
    <w:rsid w:val="00383C16"/>
    <w:rsid w:val="00384932"/>
    <w:rsid w:val="003851ED"/>
    <w:rsid w:val="00387E4F"/>
    <w:rsid w:val="00390550"/>
    <w:rsid w:val="003907F7"/>
    <w:rsid w:val="00390B14"/>
    <w:rsid w:val="003918B6"/>
    <w:rsid w:val="003919AA"/>
    <w:rsid w:val="00392278"/>
    <w:rsid w:val="00392298"/>
    <w:rsid w:val="00392918"/>
    <w:rsid w:val="00392C52"/>
    <w:rsid w:val="00393014"/>
    <w:rsid w:val="003940F8"/>
    <w:rsid w:val="003955C5"/>
    <w:rsid w:val="003A071A"/>
    <w:rsid w:val="003A0DC3"/>
    <w:rsid w:val="003A0E77"/>
    <w:rsid w:val="003A20A9"/>
    <w:rsid w:val="003A27D6"/>
    <w:rsid w:val="003A3063"/>
    <w:rsid w:val="003A3AE5"/>
    <w:rsid w:val="003A472E"/>
    <w:rsid w:val="003A4862"/>
    <w:rsid w:val="003A4928"/>
    <w:rsid w:val="003A57BE"/>
    <w:rsid w:val="003A5893"/>
    <w:rsid w:val="003A7215"/>
    <w:rsid w:val="003A7ACD"/>
    <w:rsid w:val="003A7D3F"/>
    <w:rsid w:val="003B0711"/>
    <w:rsid w:val="003B0A6B"/>
    <w:rsid w:val="003B1130"/>
    <w:rsid w:val="003B146D"/>
    <w:rsid w:val="003B2117"/>
    <w:rsid w:val="003B270A"/>
    <w:rsid w:val="003B38F3"/>
    <w:rsid w:val="003B4083"/>
    <w:rsid w:val="003B4207"/>
    <w:rsid w:val="003B4D2E"/>
    <w:rsid w:val="003B4E21"/>
    <w:rsid w:val="003B4F2B"/>
    <w:rsid w:val="003B5DC5"/>
    <w:rsid w:val="003B7EF4"/>
    <w:rsid w:val="003C0019"/>
    <w:rsid w:val="003C0AF4"/>
    <w:rsid w:val="003C12F5"/>
    <w:rsid w:val="003C20B0"/>
    <w:rsid w:val="003C2294"/>
    <w:rsid w:val="003C2890"/>
    <w:rsid w:val="003C29B4"/>
    <w:rsid w:val="003C4AD4"/>
    <w:rsid w:val="003C5095"/>
    <w:rsid w:val="003C5222"/>
    <w:rsid w:val="003C6B08"/>
    <w:rsid w:val="003D00FB"/>
    <w:rsid w:val="003D05E0"/>
    <w:rsid w:val="003D0684"/>
    <w:rsid w:val="003D0C18"/>
    <w:rsid w:val="003D0E02"/>
    <w:rsid w:val="003D2B51"/>
    <w:rsid w:val="003D30E7"/>
    <w:rsid w:val="003D3E05"/>
    <w:rsid w:val="003D4F77"/>
    <w:rsid w:val="003D688F"/>
    <w:rsid w:val="003E0943"/>
    <w:rsid w:val="003E1708"/>
    <w:rsid w:val="003E23A0"/>
    <w:rsid w:val="003E3721"/>
    <w:rsid w:val="003E4308"/>
    <w:rsid w:val="003E5FE2"/>
    <w:rsid w:val="003E7ADB"/>
    <w:rsid w:val="003E7F96"/>
    <w:rsid w:val="003F0363"/>
    <w:rsid w:val="003F05FA"/>
    <w:rsid w:val="003F0F91"/>
    <w:rsid w:val="003F14A0"/>
    <w:rsid w:val="003F57B2"/>
    <w:rsid w:val="003F6180"/>
    <w:rsid w:val="003F6E41"/>
    <w:rsid w:val="003F7873"/>
    <w:rsid w:val="00400719"/>
    <w:rsid w:val="00401879"/>
    <w:rsid w:val="00402DC0"/>
    <w:rsid w:val="00402E1F"/>
    <w:rsid w:val="004039C1"/>
    <w:rsid w:val="00403D2A"/>
    <w:rsid w:val="00403F5D"/>
    <w:rsid w:val="00404589"/>
    <w:rsid w:val="00406D51"/>
    <w:rsid w:val="004078FB"/>
    <w:rsid w:val="00407E55"/>
    <w:rsid w:val="00410D11"/>
    <w:rsid w:val="00410DF4"/>
    <w:rsid w:val="004140F0"/>
    <w:rsid w:val="0041414A"/>
    <w:rsid w:val="00416EC1"/>
    <w:rsid w:val="0042049B"/>
    <w:rsid w:val="004204BC"/>
    <w:rsid w:val="0042102A"/>
    <w:rsid w:val="00421770"/>
    <w:rsid w:val="004225A6"/>
    <w:rsid w:val="004239B7"/>
    <w:rsid w:val="004244F4"/>
    <w:rsid w:val="00424FBA"/>
    <w:rsid w:val="0042551E"/>
    <w:rsid w:val="00426B1F"/>
    <w:rsid w:val="00426E37"/>
    <w:rsid w:val="00427C5A"/>
    <w:rsid w:val="00427C9B"/>
    <w:rsid w:val="004314AA"/>
    <w:rsid w:val="0043193E"/>
    <w:rsid w:val="00431EEC"/>
    <w:rsid w:val="004321B9"/>
    <w:rsid w:val="00432B01"/>
    <w:rsid w:val="004334D5"/>
    <w:rsid w:val="00433F10"/>
    <w:rsid w:val="00434EC1"/>
    <w:rsid w:val="0043634F"/>
    <w:rsid w:val="00436E00"/>
    <w:rsid w:val="00441832"/>
    <w:rsid w:val="004424CD"/>
    <w:rsid w:val="0044284A"/>
    <w:rsid w:val="00442D70"/>
    <w:rsid w:val="00443C0B"/>
    <w:rsid w:val="00443DA5"/>
    <w:rsid w:val="00443E61"/>
    <w:rsid w:val="00444114"/>
    <w:rsid w:val="0044436B"/>
    <w:rsid w:val="004450B6"/>
    <w:rsid w:val="00446D18"/>
    <w:rsid w:val="00446D4A"/>
    <w:rsid w:val="00447563"/>
    <w:rsid w:val="0044783C"/>
    <w:rsid w:val="004478A2"/>
    <w:rsid w:val="00450676"/>
    <w:rsid w:val="00450737"/>
    <w:rsid w:val="00450B2E"/>
    <w:rsid w:val="0045114F"/>
    <w:rsid w:val="00452430"/>
    <w:rsid w:val="00452866"/>
    <w:rsid w:val="00453791"/>
    <w:rsid w:val="00453D06"/>
    <w:rsid w:val="004541BB"/>
    <w:rsid w:val="004557B0"/>
    <w:rsid w:val="004557DD"/>
    <w:rsid w:val="00455FC9"/>
    <w:rsid w:val="0045658F"/>
    <w:rsid w:val="00456A8D"/>
    <w:rsid w:val="004574A9"/>
    <w:rsid w:val="00460592"/>
    <w:rsid w:val="00462A96"/>
    <w:rsid w:val="0046653C"/>
    <w:rsid w:val="00467912"/>
    <w:rsid w:val="00467C09"/>
    <w:rsid w:val="00472037"/>
    <w:rsid w:val="0047268E"/>
    <w:rsid w:val="00472C35"/>
    <w:rsid w:val="0047464A"/>
    <w:rsid w:val="0047552C"/>
    <w:rsid w:val="00475761"/>
    <w:rsid w:val="0047694E"/>
    <w:rsid w:val="00477160"/>
    <w:rsid w:val="00477BED"/>
    <w:rsid w:val="00480386"/>
    <w:rsid w:val="0048165C"/>
    <w:rsid w:val="0048183E"/>
    <w:rsid w:val="00482231"/>
    <w:rsid w:val="00483E9E"/>
    <w:rsid w:val="0048571F"/>
    <w:rsid w:val="004858FE"/>
    <w:rsid w:val="004869A9"/>
    <w:rsid w:val="00490093"/>
    <w:rsid w:val="004900EE"/>
    <w:rsid w:val="00490973"/>
    <w:rsid w:val="00492854"/>
    <w:rsid w:val="00493D1E"/>
    <w:rsid w:val="00493E93"/>
    <w:rsid w:val="00494E29"/>
    <w:rsid w:val="00495ACA"/>
    <w:rsid w:val="004963C8"/>
    <w:rsid w:val="004965EC"/>
    <w:rsid w:val="00497C12"/>
    <w:rsid w:val="004A089C"/>
    <w:rsid w:val="004A0F2E"/>
    <w:rsid w:val="004A12E1"/>
    <w:rsid w:val="004A1BFB"/>
    <w:rsid w:val="004A26B7"/>
    <w:rsid w:val="004A29D6"/>
    <w:rsid w:val="004A322A"/>
    <w:rsid w:val="004A3334"/>
    <w:rsid w:val="004A45C9"/>
    <w:rsid w:val="004A5E51"/>
    <w:rsid w:val="004A6996"/>
    <w:rsid w:val="004A73C5"/>
    <w:rsid w:val="004A7469"/>
    <w:rsid w:val="004B0823"/>
    <w:rsid w:val="004B3AE2"/>
    <w:rsid w:val="004B55A3"/>
    <w:rsid w:val="004B5827"/>
    <w:rsid w:val="004B5A5D"/>
    <w:rsid w:val="004B674F"/>
    <w:rsid w:val="004B73FA"/>
    <w:rsid w:val="004B7FBE"/>
    <w:rsid w:val="004C018F"/>
    <w:rsid w:val="004C218B"/>
    <w:rsid w:val="004C25AB"/>
    <w:rsid w:val="004C2EE5"/>
    <w:rsid w:val="004C33A2"/>
    <w:rsid w:val="004C4B6A"/>
    <w:rsid w:val="004C5523"/>
    <w:rsid w:val="004C5B46"/>
    <w:rsid w:val="004C651F"/>
    <w:rsid w:val="004C6BAD"/>
    <w:rsid w:val="004C700B"/>
    <w:rsid w:val="004D0F59"/>
    <w:rsid w:val="004D1D6F"/>
    <w:rsid w:val="004D20B1"/>
    <w:rsid w:val="004D28E4"/>
    <w:rsid w:val="004D367D"/>
    <w:rsid w:val="004D5A50"/>
    <w:rsid w:val="004D6B37"/>
    <w:rsid w:val="004D75AC"/>
    <w:rsid w:val="004D77F0"/>
    <w:rsid w:val="004D7F01"/>
    <w:rsid w:val="004E13AC"/>
    <w:rsid w:val="004E1B41"/>
    <w:rsid w:val="004E1FEA"/>
    <w:rsid w:val="004E347B"/>
    <w:rsid w:val="004E39CD"/>
    <w:rsid w:val="004E43C3"/>
    <w:rsid w:val="004E4D8E"/>
    <w:rsid w:val="004E4DEB"/>
    <w:rsid w:val="004E6AC2"/>
    <w:rsid w:val="004E6AEC"/>
    <w:rsid w:val="004E73CB"/>
    <w:rsid w:val="004F01A1"/>
    <w:rsid w:val="004F03F3"/>
    <w:rsid w:val="004F0D42"/>
    <w:rsid w:val="004F0E8A"/>
    <w:rsid w:val="004F1C25"/>
    <w:rsid w:val="004F1C26"/>
    <w:rsid w:val="004F21E4"/>
    <w:rsid w:val="004F2F55"/>
    <w:rsid w:val="004F3B90"/>
    <w:rsid w:val="004F3B9C"/>
    <w:rsid w:val="004F4295"/>
    <w:rsid w:val="004F429A"/>
    <w:rsid w:val="004F47C2"/>
    <w:rsid w:val="004F49E9"/>
    <w:rsid w:val="004F4E5B"/>
    <w:rsid w:val="004F5DC4"/>
    <w:rsid w:val="004F6729"/>
    <w:rsid w:val="004F76B3"/>
    <w:rsid w:val="005008B6"/>
    <w:rsid w:val="00500B6E"/>
    <w:rsid w:val="00503969"/>
    <w:rsid w:val="00503BE9"/>
    <w:rsid w:val="00504246"/>
    <w:rsid w:val="005057AE"/>
    <w:rsid w:val="005060D8"/>
    <w:rsid w:val="0050665E"/>
    <w:rsid w:val="005069FB"/>
    <w:rsid w:val="00506B99"/>
    <w:rsid w:val="00506F39"/>
    <w:rsid w:val="00507098"/>
    <w:rsid w:val="00507EB0"/>
    <w:rsid w:val="00510983"/>
    <w:rsid w:val="00510B5C"/>
    <w:rsid w:val="00510C93"/>
    <w:rsid w:val="00510D13"/>
    <w:rsid w:val="00511999"/>
    <w:rsid w:val="005128A3"/>
    <w:rsid w:val="00512F57"/>
    <w:rsid w:val="005134E7"/>
    <w:rsid w:val="00513CA1"/>
    <w:rsid w:val="00513F8F"/>
    <w:rsid w:val="00514F9A"/>
    <w:rsid w:val="00516211"/>
    <w:rsid w:val="00517AE4"/>
    <w:rsid w:val="0052041A"/>
    <w:rsid w:val="005220CB"/>
    <w:rsid w:val="0052210B"/>
    <w:rsid w:val="005223E1"/>
    <w:rsid w:val="00522F2F"/>
    <w:rsid w:val="00523334"/>
    <w:rsid w:val="00524263"/>
    <w:rsid w:val="005245A3"/>
    <w:rsid w:val="00524DC4"/>
    <w:rsid w:val="005251CB"/>
    <w:rsid w:val="0052568C"/>
    <w:rsid w:val="0052606B"/>
    <w:rsid w:val="0053028F"/>
    <w:rsid w:val="00530D71"/>
    <w:rsid w:val="00531B86"/>
    <w:rsid w:val="00531C64"/>
    <w:rsid w:val="0053207C"/>
    <w:rsid w:val="00532389"/>
    <w:rsid w:val="00533762"/>
    <w:rsid w:val="00533787"/>
    <w:rsid w:val="005359D7"/>
    <w:rsid w:val="00536416"/>
    <w:rsid w:val="00537A14"/>
    <w:rsid w:val="00537C0B"/>
    <w:rsid w:val="00540146"/>
    <w:rsid w:val="00543150"/>
    <w:rsid w:val="00543398"/>
    <w:rsid w:val="005442E8"/>
    <w:rsid w:val="005449E1"/>
    <w:rsid w:val="00544EA4"/>
    <w:rsid w:val="005456EE"/>
    <w:rsid w:val="00545DC0"/>
    <w:rsid w:val="00545F7B"/>
    <w:rsid w:val="00546ACF"/>
    <w:rsid w:val="00547576"/>
    <w:rsid w:val="00547A00"/>
    <w:rsid w:val="00547D02"/>
    <w:rsid w:val="00550A60"/>
    <w:rsid w:val="00550BCF"/>
    <w:rsid w:val="00550E5D"/>
    <w:rsid w:val="00551324"/>
    <w:rsid w:val="00551B66"/>
    <w:rsid w:val="00551B77"/>
    <w:rsid w:val="005523E2"/>
    <w:rsid w:val="00552A9E"/>
    <w:rsid w:val="005533B3"/>
    <w:rsid w:val="00553AEA"/>
    <w:rsid w:val="00554A70"/>
    <w:rsid w:val="00555A48"/>
    <w:rsid w:val="00556BFF"/>
    <w:rsid w:val="00557680"/>
    <w:rsid w:val="00560EF1"/>
    <w:rsid w:val="0056122B"/>
    <w:rsid w:val="005619A3"/>
    <w:rsid w:val="0056242D"/>
    <w:rsid w:val="0056280A"/>
    <w:rsid w:val="00562F8F"/>
    <w:rsid w:val="00564BA1"/>
    <w:rsid w:val="0056530F"/>
    <w:rsid w:val="00565E25"/>
    <w:rsid w:val="005701AE"/>
    <w:rsid w:val="005701BA"/>
    <w:rsid w:val="005707AE"/>
    <w:rsid w:val="00570EC9"/>
    <w:rsid w:val="0057197A"/>
    <w:rsid w:val="00572101"/>
    <w:rsid w:val="00572188"/>
    <w:rsid w:val="00572795"/>
    <w:rsid w:val="00573480"/>
    <w:rsid w:val="00573F3E"/>
    <w:rsid w:val="005747AF"/>
    <w:rsid w:val="00574D21"/>
    <w:rsid w:val="00574E76"/>
    <w:rsid w:val="00575227"/>
    <w:rsid w:val="00575432"/>
    <w:rsid w:val="00575FAE"/>
    <w:rsid w:val="00575FDC"/>
    <w:rsid w:val="0057617D"/>
    <w:rsid w:val="005808E2"/>
    <w:rsid w:val="00580FBA"/>
    <w:rsid w:val="0058188D"/>
    <w:rsid w:val="00582529"/>
    <w:rsid w:val="00582561"/>
    <w:rsid w:val="00582B39"/>
    <w:rsid w:val="00582D26"/>
    <w:rsid w:val="0058376C"/>
    <w:rsid w:val="005848D1"/>
    <w:rsid w:val="005857A4"/>
    <w:rsid w:val="00585848"/>
    <w:rsid w:val="00585C44"/>
    <w:rsid w:val="00586E93"/>
    <w:rsid w:val="00587991"/>
    <w:rsid w:val="00587DBD"/>
    <w:rsid w:val="0059109D"/>
    <w:rsid w:val="0059124F"/>
    <w:rsid w:val="0059287C"/>
    <w:rsid w:val="005953C0"/>
    <w:rsid w:val="00596B51"/>
    <w:rsid w:val="00596CAF"/>
    <w:rsid w:val="00596CC7"/>
    <w:rsid w:val="005A17E5"/>
    <w:rsid w:val="005A19E2"/>
    <w:rsid w:val="005A1FB9"/>
    <w:rsid w:val="005A3166"/>
    <w:rsid w:val="005A40A1"/>
    <w:rsid w:val="005A5512"/>
    <w:rsid w:val="005A6AEB"/>
    <w:rsid w:val="005A6E64"/>
    <w:rsid w:val="005A6F51"/>
    <w:rsid w:val="005A7BA3"/>
    <w:rsid w:val="005B03A1"/>
    <w:rsid w:val="005B1468"/>
    <w:rsid w:val="005B15AB"/>
    <w:rsid w:val="005B206C"/>
    <w:rsid w:val="005B36F3"/>
    <w:rsid w:val="005B3C69"/>
    <w:rsid w:val="005B43C8"/>
    <w:rsid w:val="005B4D0D"/>
    <w:rsid w:val="005B5174"/>
    <w:rsid w:val="005B532C"/>
    <w:rsid w:val="005B558F"/>
    <w:rsid w:val="005B5759"/>
    <w:rsid w:val="005B6119"/>
    <w:rsid w:val="005C0ADB"/>
    <w:rsid w:val="005C1427"/>
    <w:rsid w:val="005C260A"/>
    <w:rsid w:val="005C2EF9"/>
    <w:rsid w:val="005C3391"/>
    <w:rsid w:val="005C42A9"/>
    <w:rsid w:val="005C47F6"/>
    <w:rsid w:val="005C4C3B"/>
    <w:rsid w:val="005C4C4D"/>
    <w:rsid w:val="005C4CF8"/>
    <w:rsid w:val="005C6DBC"/>
    <w:rsid w:val="005C751B"/>
    <w:rsid w:val="005D0507"/>
    <w:rsid w:val="005D0D5D"/>
    <w:rsid w:val="005D167E"/>
    <w:rsid w:val="005D1963"/>
    <w:rsid w:val="005D292B"/>
    <w:rsid w:val="005D41DB"/>
    <w:rsid w:val="005D528D"/>
    <w:rsid w:val="005D6212"/>
    <w:rsid w:val="005D7B18"/>
    <w:rsid w:val="005D7E21"/>
    <w:rsid w:val="005E07EC"/>
    <w:rsid w:val="005E1939"/>
    <w:rsid w:val="005E3E84"/>
    <w:rsid w:val="005E5FED"/>
    <w:rsid w:val="005E60BD"/>
    <w:rsid w:val="005E66D0"/>
    <w:rsid w:val="005E6CA4"/>
    <w:rsid w:val="005E757B"/>
    <w:rsid w:val="005E7AEF"/>
    <w:rsid w:val="005F35DA"/>
    <w:rsid w:val="005F3C1B"/>
    <w:rsid w:val="005F4126"/>
    <w:rsid w:val="005F4527"/>
    <w:rsid w:val="005F48FC"/>
    <w:rsid w:val="005F4A8E"/>
    <w:rsid w:val="005F4C20"/>
    <w:rsid w:val="005F57D7"/>
    <w:rsid w:val="005F67E1"/>
    <w:rsid w:val="005F6EAB"/>
    <w:rsid w:val="005F7CF3"/>
    <w:rsid w:val="005F7F80"/>
    <w:rsid w:val="00600DD3"/>
    <w:rsid w:val="006019D1"/>
    <w:rsid w:val="00601ED0"/>
    <w:rsid w:val="00602D70"/>
    <w:rsid w:val="006035C8"/>
    <w:rsid w:val="00603EA2"/>
    <w:rsid w:val="00604463"/>
    <w:rsid w:val="006047AB"/>
    <w:rsid w:val="0060584D"/>
    <w:rsid w:val="00610386"/>
    <w:rsid w:val="00610834"/>
    <w:rsid w:val="00610D1F"/>
    <w:rsid w:val="0061266A"/>
    <w:rsid w:val="00612CEB"/>
    <w:rsid w:val="00612E86"/>
    <w:rsid w:val="00612F82"/>
    <w:rsid w:val="006132EB"/>
    <w:rsid w:val="00615242"/>
    <w:rsid w:val="006200A2"/>
    <w:rsid w:val="00621206"/>
    <w:rsid w:val="0062250B"/>
    <w:rsid w:val="00622772"/>
    <w:rsid w:val="0062280E"/>
    <w:rsid w:val="0062546F"/>
    <w:rsid w:val="006257D6"/>
    <w:rsid w:val="00630098"/>
    <w:rsid w:val="00630398"/>
    <w:rsid w:val="006305A2"/>
    <w:rsid w:val="0063099A"/>
    <w:rsid w:val="00630B0A"/>
    <w:rsid w:val="00631645"/>
    <w:rsid w:val="006321A0"/>
    <w:rsid w:val="00634588"/>
    <w:rsid w:val="0063543C"/>
    <w:rsid w:val="0063669A"/>
    <w:rsid w:val="00640A00"/>
    <w:rsid w:val="00641584"/>
    <w:rsid w:val="00642068"/>
    <w:rsid w:val="006421B1"/>
    <w:rsid w:val="00642EE3"/>
    <w:rsid w:val="00643206"/>
    <w:rsid w:val="006447DC"/>
    <w:rsid w:val="00644A43"/>
    <w:rsid w:val="00644CAF"/>
    <w:rsid w:val="006473D4"/>
    <w:rsid w:val="00647664"/>
    <w:rsid w:val="006476BF"/>
    <w:rsid w:val="00647962"/>
    <w:rsid w:val="00647DB4"/>
    <w:rsid w:val="00651119"/>
    <w:rsid w:val="00651C5B"/>
    <w:rsid w:val="00652270"/>
    <w:rsid w:val="00652918"/>
    <w:rsid w:val="00653124"/>
    <w:rsid w:val="006546DC"/>
    <w:rsid w:val="00655F9A"/>
    <w:rsid w:val="0065751E"/>
    <w:rsid w:val="00657660"/>
    <w:rsid w:val="00657D6A"/>
    <w:rsid w:val="0066008B"/>
    <w:rsid w:val="00660A1E"/>
    <w:rsid w:val="00663842"/>
    <w:rsid w:val="006656F4"/>
    <w:rsid w:val="00665A55"/>
    <w:rsid w:val="00665C2D"/>
    <w:rsid w:val="00665CAC"/>
    <w:rsid w:val="00665F49"/>
    <w:rsid w:val="00666AD2"/>
    <w:rsid w:val="00666D68"/>
    <w:rsid w:val="0066708C"/>
    <w:rsid w:val="00667A63"/>
    <w:rsid w:val="00670842"/>
    <w:rsid w:val="00670962"/>
    <w:rsid w:val="006713BD"/>
    <w:rsid w:val="006718A0"/>
    <w:rsid w:val="00671B2D"/>
    <w:rsid w:val="00672FB5"/>
    <w:rsid w:val="006730A8"/>
    <w:rsid w:val="00673C6D"/>
    <w:rsid w:val="006742EF"/>
    <w:rsid w:val="006751CD"/>
    <w:rsid w:val="00675568"/>
    <w:rsid w:val="00675C20"/>
    <w:rsid w:val="00676B84"/>
    <w:rsid w:val="0067766B"/>
    <w:rsid w:val="006777F4"/>
    <w:rsid w:val="00682B69"/>
    <w:rsid w:val="00682E70"/>
    <w:rsid w:val="00684EF6"/>
    <w:rsid w:val="006875AD"/>
    <w:rsid w:val="006878CD"/>
    <w:rsid w:val="0069099F"/>
    <w:rsid w:val="00690B62"/>
    <w:rsid w:val="00693BE4"/>
    <w:rsid w:val="0069514C"/>
    <w:rsid w:val="0069662E"/>
    <w:rsid w:val="00697117"/>
    <w:rsid w:val="006A0211"/>
    <w:rsid w:val="006A0736"/>
    <w:rsid w:val="006A11C2"/>
    <w:rsid w:val="006A2846"/>
    <w:rsid w:val="006A286F"/>
    <w:rsid w:val="006A2E2A"/>
    <w:rsid w:val="006A2F83"/>
    <w:rsid w:val="006A30E4"/>
    <w:rsid w:val="006A3181"/>
    <w:rsid w:val="006A4029"/>
    <w:rsid w:val="006A4717"/>
    <w:rsid w:val="006A4F3B"/>
    <w:rsid w:val="006A58D1"/>
    <w:rsid w:val="006A5C90"/>
    <w:rsid w:val="006A5F03"/>
    <w:rsid w:val="006A5F93"/>
    <w:rsid w:val="006B0B7C"/>
    <w:rsid w:val="006B2737"/>
    <w:rsid w:val="006B2AAB"/>
    <w:rsid w:val="006B43AA"/>
    <w:rsid w:val="006B4807"/>
    <w:rsid w:val="006B77B9"/>
    <w:rsid w:val="006C00DD"/>
    <w:rsid w:val="006C0DEA"/>
    <w:rsid w:val="006C3D6F"/>
    <w:rsid w:val="006C434B"/>
    <w:rsid w:val="006C43E6"/>
    <w:rsid w:val="006C4B2C"/>
    <w:rsid w:val="006C5B88"/>
    <w:rsid w:val="006C6F1D"/>
    <w:rsid w:val="006C7BB2"/>
    <w:rsid w:val="006D135D"/>
    <w:rsid w:val="006D19B6"/>
    <w:rsid w:val="006D1E6A"/>
    <w:rsid w:val="006D2306"/>
    <w:rsid w:val="006D2F22"/>
    <w:rsid w:val="006D32B7"/>
    <w:rsid w:val="006D44BD"/>
    <w:rsid w:val="006D47CB"/>
    <w:rsid w:val="006D5751"/>
    <w:rsid w:val="006D5D7D"/>
    <w:rsid w:val="006D5E8C"/>
    <w:rsid w:val="006D6182"/>
    <w:rsid w:val="006D6EE7"/>
    <w:rsid w:val="006D76A6"/>
    <w:rsid w:val="006E1AC0"/>
    <w:rsid w:val="006E2AA3"/>
    <w:rsid w:val="006E374E"/>
    <w:rsid w:val="006E3B94"/>
    <w:rsid w:val="006E41CB"/>
    <w:rsid w:val="006E420F"/>
    <w:rsid w:val="006E5420"/>
    <w:rsid w:val="006E5D4E"/>
    <w:rsid w:val="006E5F47"/>
    <w:rsid w:val="006E5FCB"/>
    <w:rsid w:val="006E66F3"/>
    <w:rsid w:val="006E75D0"/>
    <w:rsid w:val="006F0E20"/>
    <w:rsid w:val="006F206A"/>
    <w:rsid w:val="006F2783"/>
    <w:rsid w:val="006F6795"/>
    <w:rsid w:val="006F7272"/>
    <w:rsid w:val="007017C1"/>
    <w:rsid w:val="0070191B"/>
    <w:rsid w:val="00701A2E"/>
    <w:rsid w:val="0070263F"/>
    <w:rsid w:val="007032F7"/>
    <w:rsid w:val="00703927"/>
    <w:rsid w:val="00704B31"/>
    <w:rsid w:val="00705B21"/>
    <w:rsid w:val="00706044"/>
    <w:rsid w:val="007103E0"/>
    <w:rsid w:val="007104B1"/>
    <w:rsid w:val="00710772"/>
    <w:rsid w:val="00710AF0"/>
    <w:rsid w:val="00711E4F"/>
    <w:rsid w:val="0071282B"/>
    <w:rsid w:val="0071442E"/>
    <w:rsid w:val="00714D3B"/>
    <w:rsid w:val="00714F9A"/>
    <w:rsid w:val="00716A27"/>
    <w:rsid w:val="00716AA4"/>
    <w:rsid w:val="0071722A"/>
    <w:rsid w:val="00720288"/>
    <w:rsid w:val="00721201"/>
    <w:rsid w:val="007213BF"/>
    <w:rsid w:val="00722255"/>
    <w:rsid w:val="00722438"/>
    <w:rsid w:val="00722960"/>
    <w:rsid w:val="007249F9"/>
    <w:rsid w:val="00724BE6"/>
    <w:rsid w:val="00724FE4"/>
    <w:rsid w:val="00726427"/>
    <w:rsid w:val="007264AE"/>
    <w:rsid w:val="00726AF7"/>
    <w:rsid w:val="00727DA6"/>
    <w:rsid w:val="00731B4A"/>
    <w:rsid w:val="0073323D"/>
    <w:rsid w:val="0073352D"/>
    <w:rsid w:val="00734232"/>
    <w:rsid w:val="00735889"/>
    <w:rsid w:val="00737333"/>
    <w:rsid w:val="007376E2"/>
    <w:rsid w:val="00741071"/>
    <w:rsid w:val="007412AA"/>
    <w:rsid w:val="00741B29"/>
    <w:rsid w:val="007425DE"/>
    <w:rsid w:val="00742D2B"/>
    <w:rsid w:val="00743441"/>
    <w:rsid w:val="007443AF"/>
    <w:rsid w:val="00744AAB"/>
    <w:rsid w:val="00744C3F"/>
    <w:rsid w:val="00745F2F"/>
    <w:rsid w:val="00746D20"/>
    <w:rsid w:val="007473D4"/>
    <w:rsid w:val="0074762E"/>
    <w:rsid w:val="00747908"/>
    <w:rsid w:val="00747B82"/>
    <w:rsid w:val="00747EC0"/>
    <w:rsid w:val="007503B3"/>
    <w:rsid w:val="007508B2"/>
    <w:rsid w:val="00751E50"/>
    <w:rsid w:val="00752FD3"/>
    <w:rsid w:val="0075465D"/>
    <w:rsid w:val="00755540"/>
    <w:rsid w:val="00755D82"/>
    <w:rsid w:val="00757225"/>
    <w:rsid w:val="007573A0"/>
    <w:rsid w:val="00757823"/>
    <w:rsid w:val="007606C0"/>
    <w:rsid w:val="0076070C"/>
    <w:rsid w:val="00761D6B"/>
    <w:rsid w:val="007624F5"/>
    <w:rsid w:val="0076416F"/>
    <w:rsid w:val="00765E61"/>
    <w:rsid w:val="00766653"/>
    <w:rsid w:val="0076702D"/>
    <w:rsid w:val="00767411"/>
    <w:rsid w:val="00767A19"/>
    <w:rsid w:val="007700EE"/>
    <w:rsid w:val="007707BF"/>
    <w:rsid w:val="0077285D"/>
    <w:rsid w:val="0077307D"/>
    <w:rsid w:val="00773228"/>
    <w:rsid w:val="0077403F"/>
    <w:rsid w:val="00774E18"/>
    <w:rsid w:val="0077521C"/>
    <w:rsid w:val="007770D6"/>
    <w:rsid w:val="00777380"/>
    <w:rsid w:val="007805A2"/>
    <w:rsid w:val="0078191A"/>
    <w:rsid w:val="007830FD"/>
    <w:rsid w:val="007832B0"/>
    <w:rsid w:val="00783C06"/>
    <w:rsid w:val="007846AD"/>
    <w:rsid w:val="00784774"/>
    <w:rsid w:val="00784934"/>
    <w:rsid w:val="00785344"/>
    <w:rsid w:val="00785D9B"/>
    <w:rsid w:val="007872D0"/>
    <w:rsid w:val="0079105C"/>
    <w:rsid w:val="00791B39"/>
    <w:rsid w:val="00794EC7"/>
    <w:rsid w:val="0079505C"/>
    <w:rsid w:val="007952EA"/>
    <w:rsid w:val="007955BD"/>
    <w:rsid w:val="007A00D9"/>
    <w:rsid w:val="007A03D1"/>
    <w:rsid w:val="007A0437"/>
    <w:rsid w:val="007A0CEB"/>
    <w:rsid w:val="007A3F68"/>
    <w:rsid w:val="007A472C"/>
    <w:rsid w:val="007A4BE6"/>
    <w:rsid w:val="007A5146"/>
    <w:rsid w:val="007A5DDF"/>
    <w:rsid w:val="007A7753"/>
    <w:rsid w:val="007A780E"/>
    <w:rsid w:val="007B1A80"/>
    <w:rsid w:val="007B218C"/>
    <w:rsid w:val="007B2F8D"/>
    <w:rsid w:val="007B3832"/>
    <w:rsid w:val="007B4218"/>
    <w:rsid w:val="007B47B0"/>
    <w:rsid w:val="007B4890"/>
    <w:rsid w:val="007B4AB3"/>
    <w:rsid w:val="007B50A3"/>
    <w:rsid w:val="007B6D0B"/>
    <w:rsid w:val="007B6F1C"/>
    <w:rsid w:val="007C1441"/>
    <w:rsid w:val="007C1B5B"/>
    <w:rsid w:val="007C276F"/>
    <w:rsid w:val="007C29F7"/>
    <w:rsid w:val="007C2B3E"/>
    <w:rsid w:val="007C3F4D"/>
    <w:rsid w:val="007C4874"/>
    <w:rsid w:val="007C5198"/>
    <w:rsid w:val="007C5810"/>
    <w:rsid w:val="007C6340"/>
    <w:rsid w:val="007C7479"/>
    <w:rsid w:val="007D04A3"/>
    <w:rsid w:val="007D19E4"/>
    <w:rsid w:val="007D2776"/>
    <w:rsid w:val="007D2AC9"/>
    <w:rsid w:val="007D6B74"/>
    <w:rsid w:val="007D6BE4"/>
    <w:rsid w:val="007E0B2E"/>
    <w:rsid w:val="007E0CDC"/>
    <w:rsid w:val="007E13AC"/>
    <w:rsid w:val="007E15AA"/>
    <w:rsid w:val="007E31F6"/>
    <w:rsid w:val="007E35AD"/>
    <w:rsid w:val="007E4C24"/>
    <w:rsid w:val="007E4F4B"/>
    <w:rsid w:val="007E51BB"/>
    <w:rsid w:val="007E6AEC"/>
    <w:rsid w:val="007E6C37"/>
    <w:rsid w:val="007E71E5"/>
    <w:rsid w:val="007E7836"/>
    <w:rsid w:val="007F0503"/>
    <w:rsid w:val="007F3EEB"/>
    <w:rsid w:val="007F43E4"/>
    <w:rsid w:val="007F57F9"/>
    <w:rsid w:val="007F60BD"/>
    <w:rsid w:val="00800265"/>
    <w:rsid w:val="008009BF"/>
    <w:rsid w:val="00800B4A"/>
    <w:rsid w:val="00800FC9"/>
    <w:rsid w:val="008016A6"/>
    <w:rsid w:val="00801B5A"/>
    <w:rsid w:val="008034A2"/>
    <w:rsid w:val="008047C2"/>
    <w:rsid w:val="008059F6"/>
    <w:rsid w:val="008063DD"/>
    <w:rsid w:val="008101D9"/>
    <w:rsid w:val="00810DD6"/>
    <w:rsid w:val="008112E1"/>
    <w:rsid w:val="008122D1"/>
    <w:rsid w:val="00814A0F"/>
    <w:rsid w:val="00815050"/>
    <w:rsid w:val="00816178"/>
    <w:rsid w:val="0082013F"/>
    <w:rsid w:val="008205FE"/>
    <w:rsid w:val="0082087C"/>
    <w:rsid w:val="00822C86"/>
    <w:rsid w:val="00823B57"/>
    <w:rsid w:val="008248B0"/>
    <w:rsid w:val="00824C2D"/>
    <w:rsid w:val="00825191"/>
    <w:rsid w:val="00825D7B"/>
    <w:rsid w:val="00825E93"/>
    <w:rsid w:val="008271DE"/>
    <w:rsid w:val="00831A75"/>
    <w:rsid w:val="008332E2"/>
    <w:rsid w:val="0083370D"/>
    <w:rsid w:val="0083417E"/>
    <w:rsid w:val="00835C26"/>
    <w:rsid w:val="00840383"/>
    <w:rsid w:val="00840DE5"/>
    <w:rsid w:val="00842A30"/>
    <w:rsid w:val="0084370C"/>
    <w:rsid w:val="00843F15"/>
    <w:rsid w:val="00846C52"/>
    <w:rsid w:val="00846C6A"/>
    <w:rsid w:val="00850DDD"/>
    <w:rsid w:val="00850F62"/>
    <w:rsid w:val="008510BE"/>
    <w:rsid w:val="00851F31"/>
    <w:rsid w:val="00860A99"/>
    <w:rsid w:val="00861773"/>
    <w:rsid w:val="00861AF9"/>
    <w:rsid w:val="00861DA9"/>
    <w:rsid w:val="00861EB0"/>
    <w:rsid w:val="00862508"/>
    <w:rsid w:val="0086266C"/>
    <w:rsid w:val="008638CA"/>
    <w:rsid w:val="008641ED"/>
    <w:rsid w:val="00864561"/>
    <w:rsid w:val="008648C0"/>
    <w:rsid w:val="00864B51"/>
    <w:rsid w:val="00864CE5"/>
    <w:rsid w:val="00864E4D"/>
    <w:rsid w:val="00865432"/>
    <w:rsid w:val="008654F1"/>
    <w:rsid w:val="00866FCF"/>
    <w:rsid w:val="00867EC3"/>
    <w:rsid w:val="0087033A"/>
    <w:rsid w:val="00871503"/>
    <w:rsid w:val="00871EE5"/>
    <w:rsid w:val="0087278F"/>
    <w:rsid w:val="008735DC"/>
    <w:rsid w:val="0087591D"/>
    <w:rsid w:val="00875F17"/>
    <w:rsid w:val="00876740"/>
    <w:rsid w:val="00877C0D"/>
    <w:rsid w:val="00880866"/>
    <w:rsid w:val="00881EF3"/>
    <w:rsid w:val="008828D0"/>
    <w:rsid w:val="00883205"/>
    <w:rsid w:val="008833C3"/>
    <w:rsid w:val="0088359B"/>
    <w:rsid w:val="00884B39"/>
    <w:rsid w:val="00884CBE"/>
    <w:rsid w:val="008866BD"/>
    <w:rsid w:val="00886F29"/>
    <w:rsid w:val="0088730E"/>
    <w:rsid w:val="00887AFD"/>
    <w:rsid w:val="00890B06"/>
    <w:rsid w:val="00890E52"/>
    <w:rsid w:val="008916A9"/>
    <w:rsid w:val="00893A7C"/>
    <w:rsid w:val="00893AAB"/>
    <w:rsid w:val="00893C12"/>
    <w:rsid w:val="008945B1"/>
    <w:rsid w:val="00894A7E"/>
    <w:rsid w:val="00896AAA"/>
    <w:rsid w:val="00897861"/>
    <w:rsid w:val="00897FBC"/>
    <w:rsid w:val="008A0923"/>
    <w:rsid w:val="008A1551"/>
    <w:rsid w:val="008A1EC1"/>
    <w:rsid w:val="008A23C6"/>
    <w:rsid w:val="008A26CE"/>
    <w:rsid w:val="008A33B6"/>
    <w:rsid w:val="008A49DE"/>
    <w:rsid w:val="008A5E66"/>
    <w:rsid w:val="008A6153"/>
    <w:rsid w:val="008A6381"/>
    <w:rsid w:val="008A74FD"/>
    <w:rsid w:val="008A7A8F"/>
    <w:rsid w:val="008A7D20"/>
    <w:rsid w:val="008B0EF2"/>
    <w:rsid w:val="008B1861"/>
    <w:rsid w:val="008B1E90"/>
    <w:rsid w:val="008B2216"/>
    <w:rsid w:val="008B22BD"/>
    <w:rsid w:val="008B25BC"/>
    <w:rsid w:val="008B268E"/>
    <w:rsid w:val="008B2D46"/>
    <w:rsid w:val="008B2D7C"/>
    <w:rsid w:val="008B314E"/>
    <w:rsid w:val="008B3247"/>
    <w:rsid w:val="008B3BEF"/>
    <w:rsid w:val="008B4624"/>
    <w:rsid w:val="008B507E"/>
    <w:rsid w:val="008B55A5"/>
    <w:rsid w:val="008B71EC"/>
    <w:rsid w:val="008B7368"/>
    <w:rsid w:val="008B746F"/>
    <w:rsid w:val="008C00A0"/>
    <w:rsid w:val="008C0443"/>
    <w:rsid w:val="008C0FDB"/>
    <w:rsid w:val="008C20C0"/>
    <w:rsid w:val="008C323B"/>
    <w:rsid w:val="008C3A03"/>
    <w:rsid w:val="008C4BEB"/>
    <w:rsid w:val="008C5BCB"/>
    <w:rsid w:val="008C6C51"/>
    <w:rsid w:val="008D1145"/>
    <w:rsid w:val="008D12BB"/>
    <w:rsid w:val="008D194C"/>
    <w:rsid w:val="008D3EAC"/>
    <w:rsid w:val="008D4590"/>
    <w:rsid w:val="008D4841"/>
    <w:rsid w:val="008D57C3"/>
    <w:rsid w:val="008D68D3"/>
    <w:rsid w:val="008D69C2"/>
    <w:rsid w:val="008D6DE9"/>
    <w:rsid w:val="008D7673"/>
    <w:rsid w:val="008D7768"/>
    <w:rsid w:val="008E05B4"/>
    <w:rsid w:val="008E1868"/>
    <w:rsid w:val="008E1BD4"/>
    <w:rsid w:val="008E2138"/>
    <w:rsid w:val="008E551C"/>
    <w:rsid w:val="008E6433"/>
    <w:rsid w:val="008F02E2"/>
    <w:rsid w:val="008F215C"/>
    <w:rsid w:val="008F37F1"/>
    <w:rsid w:val="008F3840"/>
    <w:rsid w:val="008F43C2"/>
    <w:rsid w:val="008F510E"/>
    <w:rsid w:val="008F69DD"/>
    <w:rsid w:val="008F6A95"/>
    <w:rsid w:val="008F7466"/>
    <w:rsid w:val="008F7E17"/>
    <w:rsid w:val="00900870"/>
    <w:rsid w:val="00900A33"/>
    <w:rsid w:val="00900F37"/>
    <w:rsid w:val="00903317"/>
    <w:rsid w:val="0090367B"/>
    <w:rsid w:val="00903A5C"/>
    <w:rsid w:val="009045ED"/>
    <w:rsid w:val="009046BF"/>
    <w:rsid w:val="00905824"/>
    <w:rsid w:val="00905A3F"/>
    <w:rsid w:val="00905BC9"/>
    <w:rsid w:val="00906114"/>
    <w:rsid w:val="00910767"/>
    <w:rsid w:val="00910865"/>
    <w:rsid w:val="00911278"/>
    <w:rsid w:val="0091171C"/>
    <w:rsid w:val="0091330B"/>
    <w:rsid w:val="00913650"/>
    <w:rsid w:val="0091377B"/>
    <w:rsid w:val="00914101"/>
    <w:rsid w:val="00916B99"/>
    <w:rsid w:val="00917263"/>
    <w:rsid w:val="00921412"/>
    <w:rsid w:val="009216F1"/>
    <w:rsid w:val="00922CA4"/>
    <w:rsid w:val="009236C8"/>
    <w:rsid w:val="00923BA4"/>
    <w:rsid w:val="00923CE9"/>
    <w:rsid w:val="00924BA8"/>
    <w:rsid w:val="00925CF2"/>
    <w:rsid w:val="009268B1"/>
    <w:rsid w:val="00926D15"/>
    <w:rsid w:val="0092732B"/>
    <w:rsid w:val="00930FD3"/>
    <w:rsid w:val="00931B28"/>
    <w:rsid w:val="00931CBD"/>
    <w:rsid w:val="00932F0B"/>
    <w:rsid w:val="00932F90"/>
    <w:rsid w:val="009331E8"/>
    <w:rsid w:val="00933516"/>
    <w:rsid w:val="00934426"/>
    <w:rsid w:val="00934BB8"/>
    <w:rsid w:val="0093568E"/>
    <w:rsid w:val="00935DDD"/>
    <w:rsid w:val="009364D7"/>
    <w:rsid w:val="00937820"/>
    <w:rsid w:val="00937D95"/>
    <w:rsid w:val="00940A34"/>
    <w:rsid w:val="00941166"/>
    <w:rsid w:val="0094137E"/>
    <w:rsid w:val="00941E25"/>
    <w:rsid w:val="00942114"/>
    <w:rsid w:val="00942274"/>
    <w:rsid w:val="00942FAA"/>
    <w:rsid w:val="00944B53"/>
    <w:rsid w:val="00944FEC"/>
    <w:rsid w:val="00945149"/>
    <w:rsid w:val="00945843"/>
    <w:rsid w:val="00947664"/>
    <w:rsid w:val="00950555"/>
    <w:rsid w:val="009513BE"/>
    <w:rsid w:val="00951478"/>
    <w:rsid w:val="00952115"/>
    <w:rsid w:val="00952733"/>
    <w:rsid w:val="00953332"/>
    <w:rsid w:val="00953CEB"/>
    <w:rsid w:val="00953D81"/>
    <w:rsid w:val="00956F54"/>
    <w:rsid w:val="009575C1"/>
    <w:rsid w:val="00957633"/>
    <w:rsid w:val="009607E1"/>
    <w:rsid w:val="00960B7B"/>
    <w:rsid w:val="00961FC9"/>
    <w:rsid w:val="00962922"/>
    <w:rsid w:val="0096303D"/>
    <w:rsid w:val="009631A7"/>
    <w:rsid w:val="00963C08"/>
    <w:rsid w:val="00965FAB"/>
    <w:rsid w:val="009669A2"/>
    <w:rsid w:val="0096724B"/>
    <w:rsid w:val="009707BC"/>
    <w:rsid w:val="00970EE7"/>
    <w:rsid w:val="00971A6E"/>
    <w:rsid w:val="0097534F"/>
    <w:rsid w:val="00975417"/>
    <w:rsid w:val="00975EB7"/>
    <w:rsid w:val="009764AB"/>
    <w:rsid w:val="00982060"/>
    <w:rsid w:val="00982870"/>
    <w:rsid w:val="00986866"/>
    <w:rsid w:val="00986AF7"/>
    <w:rsid w:val="0099157B"/>
    <w:rsid w:val="00991D50"/>
    <w:rsid w:val="009925E8"/>
    <w:rsid w:val="00992609"/>
    <w:rsid w:val="00992AE6"/>
    <w:rsid w:val="00993F45"/>
    <w:rsid w:val="00993FD4"/>
    <w:rsid w:val="00994916"/>
    <w:rsid w:val="0099535F"/>
    <w:rsid w:val="00995B29"/>
    <w:rsid w:val="009A0071"/>
    <w:rsid w:val="009A0575"/>
    <w:rsid w:val="009A24A2"/>
    <w:rsid w:val="009A4953"/>
    <w:rsid w:val="009A4F71"/>
    <w:rsid w:val="009A4FD0"/>
    <w:rsid w:val="009A6463"/>
    <w:rsid w:val="009A6BEC"/>
    <w:rsid w:val="009A713D"/>
    <w:rsid w:val="009A74B2"/>
    <w:rsid w:val="009A7D92"/>
    <w:rsid w:val="009A7DE8"/>
    <w:rsid w:val="009B08A4"/>
    <w:rsid w:val="009B0D62"/>
    <w:rsid w:val="009B130A"/>
    <w:rsid w:val="009B2722"/>
    <w:rsid w:val="009B34CF"/>
    <w:rsid w:val="009B3A8D"/>
    <w:rsid w:val="009B3CFC"/>
    <w:rsid w:val="009B48E7"/>
    <w:rsid w:val="009B57F6"/>
    <w:rsid w:val="009B657B"/>
    <w:rsid w:val="009B6FA4"/>
    <w:rsid w:val="009B7F59"/>
    <w:rsid w:val="009C0E93"/>
    <w:rsid w:val="009C1565"/>
    <w:rsid w:val="009C2986"/>
    <w:rsid w:val="009C3462"/>
    <w:rsid w:val="009C3F5A"/>
    <w:rsid w:val="009C4975"/>
    <w:rsid w:val="009C53A1"/>
    <w:rsid w:val="009C5640"/>
    <w:rsid w:val="009C6EAC"/>
    <w:rsid w:val="009D02B3"/>
    <w:rsid w:val="009D0363"/>
    <w:rsid w:val="009D0653"/>
    <w:rsid w:val="009D20A9"/>
    <w:rsid w:val="009D4051"/>
    <w:rsid w:val="009D4139"/>
    <w:rsid w:val="009D6116"/>
    <w:rsid w:val="009D6916"/>
    <w:rsid w:val="009D70B2"/>
    <w:rsid w:val="009D724E"/>
    <w:rsid w:val="009D7F69"/>
    <w:rsid w:val="009E0F8B"/>
    <w:rsid w:val="009E32BC"/>
    <w:rsid w:val="009E3680"/>
    <w:rsid w:val="009E4A93"/>
    <w:rsid w:val="009E6A16"/>
    <w:rsid w:val="009F0844"/>
    <w:rsid w:val="009F3920"/>
    <w:rsid w:val="009F4873"/>
    <w:rsid w:val="009F4D4F"/>
    <w:rsid w:val="009F6F2D"/>
    <w:rsid w:val="009F748A"/>
    <w:rsid w:val="009F7E4B"/>
    <w:rsid w:val="00A01F7C"/>
    <w:rsid w:val="00A01FB7"/>
    <w:rsid w:val="00A027B9"/>
    <w:rsid w:val="00A02B4A"/>
    <w:rsid w:val="00A02F0E"/>
    <w:rsid w:val="00A039A8"/>
    <w:rsid w:val="00A04378"/>
    <w:rsid w:val="00A047C7"/>
    <w:rsid w:val="00A05DD7"/>
    <w:rsid w:val="00A07667"/>
    <w:rsid w:val="00A10CEF"/>
    <w:rsid w:val="00A119F2"/>
    <w:rsid w:val="00A12380"/>
    <w:rsid w:val="00A1296F"/>
    <w:rsid w:val="00A13FF3"/>
    <w:rsid w:val="00A140C0"/>
    <w:rsid w:val="00A1416B"/>
    <w:rsid w:val="00A148B1"/>
    <w:rsid w:val="00A156D0"/>
    <w:rsid w:val="00A157C6"/>
    <w:rsid w:val="00A158BA"/>
    <w:rsid w:val="00A15C69"/>
    <w:rsid w:val="00A16863"/>
    <w:rsid w:val="00A20772"/>
    <w:rsid w:val="00A23940"/>
    <w:rsid w:val="00A2469D"/>
    <w:rsid w:val="00A2634C"/>
    <w:rsid w:val="00A27186"/>
    <w:rsid w:val="00A303B2"/>
    <w:rsid w:val="00A3058D"/>
    <w:rsid w:val="00A3098D"/>
    <w:rsid w:val="00A30DCE"/>
    <w:rsid w:val="00A31293"/>
    <w:rsid w:val="00A3256A"/>
    <w:rsid w:val="00A332C7"/>
    <w:rsid w:val="00A338BA"/>
    <w:rsid w:val="00A34932"/>
    <w:rsid w:val="00A34952"/>
    <w:rsid w:val="00A35A6F"/>
    <w:rsid w:val="00A371F2"/>
    <w:rsid w:val="00A37613"/>
    <w:rsid w:val="00A405B9"/>
    <w:rsid w:val="00A40E47"/>
    <w:rsid w:val="00A42335"/>
    <w:rsid w:val="00A42902"/>
    <w:rsid w:val="00A440F4"/>
    <w:rsid w:val="00A44603"/>
    <w:rsid w:val="00A45556"/>
    <w:rsid w:val="00A4563B"/>
    <w:rsid w:val="00A45805"/>
    <w:rsid w:val="00A45C6C"/>
    <w:rsid w:val="00A46B12"/>
    <w:rsid w:val="00A470E4"/>
    <w:rsid w:val="00A47A87"/>
    <w:rsid w:val="00A50B20"/>
    <w:rsid w:val="00A50F3C"/>
    <w:rsid w:val="00A50FF9"/>
    <w:rsid w:val="00A52A2C"/>
    <w:rsid w:val="00A52D29"/>
    <w:rsid w:val="00A534D3"/>
    <w:rsid w:val="00A5387D"/>
    <w:rsid w:val="00A5424A"/>
    <w:rsid w:val="00A5430D"/>
    <w:rsid w:val="00A5460E"/>
    <w:rsid w:val="00A551CD"/>
    <w:rsid w:val="00A579D4"/>
    <w:rsid w:val="00A615A5"/>
    <w:rsid w:val="00A61744"/>
    <w:rsid w:val="00A617D2"/>
    <w:rsid w:val="00A61B0A"/>
    <w:rsid w:val="00A62EFB"/>
    <w:rsid w:val="00A63474"/>
    <w:rsid w:val="00A63A18"/>
    <w:rsid w:val="00A65D47"/>
    <w:rsid w:val="00A65D99"/>
    <w:rsid w:val="00A6662C"/>
    <w:rsid w:val="00A703E6"/>
    <w:rsid w:val="00A714C4"/>
    <w:rsid w:val="00A71797"/>
    <w:rsid w:val="00A72067"/>
    <w:rsid w:val="00A72456"/>
    <w:rsid w:val="00A7276C"/>
    <w:rsid w:val="00A72974"/>
    <w:rsid w:val="00A72B46"/>
    <w:rsid w:val="00A77E98"/>
    <w:rsid w:val="00A80E7B"/>
    <w:rsid w:val="00A81CAE"/>
    <w:rsid w:val="00A82B00"/>
    <w:rsid w:val="00A834B8"/>
    <w:rsid w:val="00A84CC6"/>
    <w:rsid w:val="00A850AE"/>
    <w:rsid w:val="00A859E4"/>
    <w:rsid w:val="00A85F90"/>
    <w:rsid w:val="00A8636F"/>
    <w:rsid w:val="00A87376"/>
    <w:rsid w:val="00A876E9"/>
    <w:rsid w:val="00A90828"/>
    <w:rsid w:val="00A9150E"/>
    <w:rsid w:val="00A92953"/>
    <w:rsid w:val="00A934D7"/>
    <w:rsid w:val="00A9352F"/>
    <w:rsid w:val="00A94EC5"/>
    <w:rsid w:val="00A96360"/>
    <w:rsid w:val="00A965D5"/>
    <w:rsid w:val="00A96D2B"/>
    <w:rsid w:val="00AA0A1A"/>
    <w:rsid w:val="00AA0F29"/>
    <w:rsid w:val="00AA173C"/>
    <w:rsid w:val="00AA3A87"/>
    <w:rsid w:val="00AA3BB5"/>
    <w:rsid w:val="00AA5243"/>
    <w:rsid w:val="00AA56C5"/>
    <w:rsid w:val="00AA66DA"/>
    <w:rsid w:val="00AA6E25"/>
    <w:rsid w:val="00AA6EC4"/>
    <w:rsid w:val="00AA6FEE"/>
    <w:rsid w:val="00AB0707"/>
    <w:rsid w:val="00AB12B0"/>
    <w:rsid w:val="00AB15D2"/>
    <w:rsid w:val="00AB17A4"/>
    <w:rsid w:val="00AB1AE8"/>
    <w:rsid w:val="00AB29D9"/>
    <w:rsid w:val="00AB3C97"/>
    <w:rsid w:val="00AB4AC4"/>
    <w:rsid w:val="00AB4F18"/>
    <w:rsid w:val="00AB5AF5"/>
    <w:rsid w:val="00AB73BE"/>
    <w:rsid w:val="00AB7B60"/>
    <w:rsid w:val="00AB7E50"/>
    <w:rsid w:val="00AC0EAD"/>
    <w:rsid w:val="00AC150A"/>
    <w:rsid w:val="00AC1FA0"/>
    <w:rsid w:val="00AC228D"/>
    <w:rsid w:val="00AC281E"/>
    <w:rsid w:val="00AC2B02"/>
    <w:rsid w:val="00AC60A7"/>
    <w:rsid w:val="00AC6260"/>
    <w:rsid w:val="00AD0AC5"/>
    <w:rsid w:val="00AD0DF5"/>
    <w:rsid w:val="00AD0F54"/>
    <w:rsid w:val="00AD11C3"/>
    <w:rsid w:val="00AD26E7"/>
    <w:rsid w:val="00AD310A"/>
    <w:rsid w:val="00AD31F2"/>
    <w:rsid w:val="00AD3D19"/>
    <w:rsid w:val="00AD4145"/>
    <w:rsid w:val="00AD5390"/>
    <w:rsid w:val="00AD53D2"/>
    <w:rsid w:val="00AD6052"/>
    <w:rsid w:val="00AD6512"/>
    <w:rsid w:val="00AD6579"/>
    <w:rsid w:val="00AD7262"/>
    <w:rsid w:val="00AE1744"/>
    <w:rsid w:val="00AE249F"/>
    <w:rsid w:val="00AE3530"/>
    <w:rsid w:val="00AE36DD"/>
    <w:rsid w:val="00AE4249"/>
    <w:rsid w:val="00AE50AC"/>
    <w:rsid w:val="00AE665D"/>
    <w:rsid w:val="00AF13FC"/>
    <w:rsid w:val="00AF3F98"/>
    <w:rsid w:val="00AF75B1"/>
    <w:rsid w:val="00B003F1"/>
    <w:rsid w:val="00B00C2D"/>
    <w:rsid w:val="00B02EE2"/>
    <w:rsid w:val="00B0412D"/>
    <w:rsid w:val="00B044B5"/>
    <w:rsid w:val="00B07F6C"/>
    <w:rsid w:val="00B107D9"/>
    <w:rsid w:val="00B134F9"/>
    <w:rsid w:val="00B14AC5"/>
    <w:rsid w:val="00B1584A"/>
    <w:rsid w:val="00B169A8"/>
    <w:rsid w:val="00B20556"/>
    <w:rsid w:val="00B20820"/>
    <w:rsid w:val="00B211A3"/>
    <w:rsid w:val="00B21B06"/>
    <w:rsid w:val="00B2232D"/>
    <w:rsid w:val="00B227B6"/>
    <w:rsid w:val="00B229F5"/>
    <w:rsid w:val="00B2373D"/>
    <w:rsid w:val="00B23E24"/>
    <w:rsid w:val="00B25EAE"/>
    <w:rsid w:val="00B26293"/>
    <w:rsid w:val="00B264EB"/>
    <w:rsid w:val="00B27032"/>
    <w:rsid w:val="00B270D2"/>
    <w:rsid w:val="00B27178"/>
    <w:rsid w:val="00B271D4"/>
    <w:rsid w:val="00B278A2"/>
    <w:rsid w:val="00B3023C"/>
    <w:rsid w:val="00B30EDF"/>
    <w:rsid w:val="00B31373"/>
    <w:rsid w:val="00B323A1"/>
    <w:rsid w:val="00B32BC6"/>
    <w:rsid w:val="00B35601"/>
    <w:rsid w:val="00B3601F"/>
    <w:rsid w:val="00B362DE"/>
    <w:rsid w:val="00B36698"/>
    <w:rsid w:val="00B3714F"/>
    <w:rsid w:val="00B37529"/>
    <w:rsid w:val="00B4099F"/>
    <w:rsid w:val="00B40EDE"/>
    <w:rsid w:val="00B413C8"/>
    <w:rsid w:val="00B42194"/>
    <w:rsid w:val="00B425EB"/>
    <w:rsid w:val="00B42954"/>
    <w:rsid w:val="00B42FB6"/>
    <w:rsid w:val="00B44064"/>
    <w:rsid w:val="00B44552"/>
    <w:rsid w:val="00B44651"/>
    <w:rsid w:val="00B44EF1"/>
    <w:rsid w:val="00B45211"/>
    <w:rsid w:val="00B4695F"/>
    <w:rsid w:val="00B46D16"/>
    <w:rsid w:val="00B47C8B"/>
    <w:rsid w:val="00B502B5"/>
    <w:rsid w:val="00B5081A"/>
    <w:rsid w:val="00B522EB"/>
    <w:rsid w:val="00B525B4"/>
    <w:rsid w:val="00B55699"/>
    <w:rsid w:val="00B559FB"/>
    <w:rsid w:val="00B55A9B"/>
    <w:rsid w:val="00B55CF0"/>
    <w:rsid w:val="00B562A9"/>
    <w:rsid w:val="00B566A0"/>
    <w:rsid w:val="00B618F7"/>
    <w:rsid w:val="00B61AED"/>
    <w:rsid w:val="00B63563"/>
    <w:rsid w:val="00B6478D"/>
    <w:rsid w:val="00B654A4"/>
    <w:rsid w:val="00B666C8"/>
    <w:rsid w:val="00B71416"/>
    <w:rsid w:val="00B7182C"/>
    <w:rsid w:val="00B7266C"/>
    <w:rsid w:val="00B73E51"/>
    <w:rsid w:val="00B741C9"/>
    <w:rsid w:val="00B748CB"/>
    <w:rsid w:val="00B756CC"/>
    <w:rsid w:val="00B774F1"/>
    <w:rsid w:val="00B804F0"/>
    <w:rsid w:val="00B81624"/>
    <w:rsid w:val="00B81B74"/>
    <w:rsid w:val="00B8292C"/>
    <w:rsid w:val="00B82D29"/>
    <w:rsid w:val="00B835E7"/>
    <w:rsid w:val="00B836A3"/>
    <w:rsid w:val="00B84EE3"/>
    <w:rsid w:val="00B86403"/>
    <w:rsid w:val="00B86D75"/>
    <w:rsid w:val="00B875DC"/>
    <w:rsid w:val="00B918CC"/>
    <w:rsid w:val="00B926AF"/>
    <w:rsid w:val="00B92A7B"/>
    <w:rsid w:val="00B93E32"/>
    <w:rsid w:val="00B9479A"/>
    <w:rsid w:val="00B9495E"/>
    <w:rsid w:val="00B949EE"/>
    <w:rsid w:val="00B96B60"/>
    <w:rsid w:val="00B96BF8"/>
    <w:rsid w:val="00BA04AC"/>
    <w:rsid w:val="00BA0C01"/>
    <w:rsid w:val="00BA16DD"/>
    <w:rsid w:val="00BA345D"/>
    <w:rsid w:val="00BA4491"/>
    <w:rsid w:val="00BA5E09"/>
    <w:rsid w:val="00BA6189"/>
    <w:rsid w:val="00BB2B83"/>
    <w:rsid w:val="00BB3A47"/>
    <w:rsid w:val="00BB5182"/>
    <w:rsid w:val="00BB5240"/>
    <w:rsid w:val="00BB5846"/>
    <w:rsid w:val="00BB5BA6"/>
    <w:rsid w:val="00BB6D7F"/>
    <w:rsid w:val="00BB6F2E"/>
    <w:rsid w:val="00BB7B1B"/>
    <w:rsid w:val="00BC1581"/>
    <w:rsid w:val="00BC15D9"/>
    <w:rsid w:val="00BC2054"/>
    <w:rsid w:val="00BC26E8"/>
    <w:rsid w:val="00BC2EBE"/>
    <w:rsid w:val="00BC34C9"/>
    <w:rsid w:val="00BC3C8E"/>
    <w:rsid w:val="00BC54E0"/>
    <w:rsid w:val="00BC58DB"/>
    <w:rsid w:val="00BC5C40"/>
    <w:rsid w:val="00BD219B"/>
    <w:rsid w:val="00BD2BD8"/>
    <w:rsid w:val="00BD3130"/>
    <w:rsid w:val="00BD4303"/>
    <w:rsid w:val="00BD484F"/>
    <w:rsid w:val="00BD4A80"/>
    <w:rsid w:val="00BD4DF8"/>
    <w:rsid w:val="00BD73CF"/>
    <w:rsid w:val="00BD7998"/>
    <w:rsid w:val="00BD7B5D"/>
    <w:rsid w:val="00BD7EEE"/>
    <w:rsid w:val="00BE20A6"/>
    <w:rsid w:val="00BE2544"/>
    <w:rsid w:val="00BE2F27"/>
    <w:rsid w:val="00BE4312"/>
    <w:rsid w:val="00BE465C"/>
    <w:rsid w:val="00BE5C36"/>
    <w:rsid w:val="00BE60E1"/>
    <w:rsid w:val="00BE75DE"/>
    <w:rsid w:val="00BE7E40"/>
    <w:rsid w:val="00BF0014"/>
    <w:rsid w:val="00BF1A76"/>
    <w:rsid w:val="00BF25B9"/>
    <w:rsid w:val="00BF2D49"/>
    <w:rsid w:val="00BF3223"/>
    <w:rsid w:val="00BF3F66"/>
    <w:rsid w:val="00BF5327"/>
    <w:rsid w:val="00BF6526"/>
    <w:rsid w:val="00C01717"/>
    <w:rsid w:val="00C03966"/>
    <w:rsid w:val="00C04901"/>
    <w:rsid w:val="00C056FC"/>
    <w:rsid w:val="00C05A65"/>
    <w:rsid w:val="00C05B5F"/>
    <w:rsid w:val="00C100DA"/>
    <w:rsid w:val="00C13660"/>
    <w:rsid w:val="00C14CC0"/>
    <w:rsid w:val="00C16A3D"/>
    <w:rsid w:val="00C21FD6"/>
    <w:rsid w:val="00C22F7E"/>
    <w:rsid w:val="00C23DAA"/>
    <w:rsid w:val="00C23EF4"/>
    <w:rsid w:val="00C25B55"/>
    <w:rsid w:val="00C25B7F"/>
    <w:rsid w:val="00C25E90"/>
    <w:rsid w:val="00C25F49"/>
    <w:rsid w:val="00C26C46"/>
    <w:rsid w:val="00C30AAC"/>
    <w:rsid w:val="00C3164A"/>
    <w:rsid w:val="00C325F0"/>
    <w:rsid w:val="00C33249"/>
    <w:rsid w:val="00C33541"/>
    <w:rsid w:val="00C351D2"/>
    <w:rsid w:val="00C35BD6"/>
    <w:rsid w:val="00C3755F"/>
    <w:rsid w:val="00C376D6"/>
    <w:rsid w:val="00C4147A"/>
    <w:rsid w:val="00C4163A"/>
    <w:rsid w:val="00C424DC"/>
    <w:rsid w:val="00C43F43"/>
    <w:rsid w:val="00C441F8"/>
    <w:rsid w:val="00C46375"/>
    <w:rsid w:val="00C47FC4"/>
    <w:rsid w:val="00C50E60"/>
    <w:rsid w:val="00C51D24"/>
    <w:rsid w:val="00C5226D"/>
    <w:rsid w:val="00C52364"/>
    <w:rsid w:val="00C52900"/>
    <w:rsid w:val="00C52EB5"/>
    <w:rsid w:val="00C53D0D"/>
    <w:rsid w:val="00C53EF0"/>
    <w:rsid w:val="00C5482C"/>
    <w:rsid w:val="00C54CDE"/>
    <w:rsid w:val="00C550D4"/>
    <w:rsid w:val="00C60437"/>
    <w:rsid w:val="00C617B0"/>
    <w:rsid w:val="00C62123"/>
    <w:rsid w:val="00C62C65"/>
    <w:rsid w:val="00C64932"/>
    <w:rsid w:val="00C64CC7"/>
    <w:rsid w:val="00C658E3"/>
    <w:rsid w:val="00C65A2C"/>
    <w:rsid w:val="00C65EA1"/>
    <w:rsid w:val="00C66965"/>
    <w:rsid w:val="00C70F7B"/>
    <w:rsid w:val="00C72E02"/>
    <w:rsid w:val="00C73C98"/>
    <w:rsid w:val="00C73CF4"/>
    <w:rsid w:val="00C73FDC"/>
    <w:rsid w:val="00C741DE"/>
    <w:rsid w:val="00C747FB"/>
    <w:rsid w:val="00C75008"/>
    <w:rsid w:val="00C752E8"/>
    <w:rsid w:val="00C75897"/>
    <w:rsid w:val="00C76360"/>
    <w:rsid w:val="00C7778B"/>
    <w:rsid w:val="00C778EE"/>
    <w:rsid w:val="00C80325"/>
    <w:rsid w:val="00C80E2B"/>
    <w:rsid w:val="00C858F4"/>
    <w:rsid w:val="00C85B65"/>
    <w:rsid w:val="00C86370"/>
    <w:rsid w:val="00C8647B"/>
    <w:rsid w:val="00C867A7"/>
    <w:rsid w:val="00C8705F"/>
    <w:rsid w:val="00C90346"/>
    <w:rsid w:val="00C90C55"/>
    <w:rsid w:val="00C90FF8"/>
    <w:rsid w:val="00C91216"/>
    <w:rsid w:val="00C91498"/>
    <w:rsid w:val="00C9197E"/>
    <w:rsid w:val="00C933C7"/>
    <w:rsid w:val="00C93414"/>
    <w:rsid w:val="00C9362D"/>
    <w:rsid w:val="00C93D6A"/>
    <w:rsid w:val="00C94E05"/>
    <w:rsid w:val="00C95215"/>
    <w:rsid w:val="00C9533A"/>
    <w:rsid w:val="00C95345"/>
    <w:rsid w:val="00C95F02"/>
    <w:rsid w:val="00C95F75"/>
    <w:rsid w:val="00CA0129"/>
    <w:rsid w:val="00CA072F"/>
    <w:rsid w:val="00CA2118"/>
    <w:rsid w:val="00CA2632"/>
    <w:rsid w:val="00CA2BF6"/>
    <w:rsid w:val="00CA4810"/>
    <w:rsid w:val="00CA4855"/>
    <w:rsid w:val="00CA4DC2"/>
    <w:rsid w:val="00CA650D"/>
    <w:rsid w:val="00CA76F7"/>
    <w:rsid w:val="00CA7D9E"/>
    <w:rsid w:val="00CB069D"/>
    <w:rsid w:val="00CB18C5"/>
    <w:rsid w:val="00CB1E09"/>
    <w:rsid w:val="00CB253F"/>
    <w:rsid w:val="00CB2AA5"/>
    <w:rsid w:val="00CB3A3A"/>
    <w:rsid w:val="00CB764F"/>
    <w:rsid w:val="00CC01D9"/>
    <w:rsid w:val="00CC2D30"/>
    <w:rsid w:val="00CC3DA5"/>
    <w:rsid w:val="00CC426D"/>
    <w:rsid w:val="00CC42AD"/>
    <w:rsid w:val="00CC57D5"/>
    <w:rsid w:val="00CC628E"/>
    <w:rsid w:val="00CC6303"/>
    <w:rsid w:val="00CC7EA6"/>
    <w:rsid w:val="00CD22BC"/>
    <w:rsid w:val="00CD3EAE"/>
    <w:rsid w:val="00CD64CB"/>
    <w:rsid w:val="00CD70BB"/>
    <w:rsid w:val="00CD72A1"/>
    <w:rsid w:val="00CE0AA0"/>
    <w:rsid w:val="00CE0D44"/>
    <w:rsid w:val="00CE1BA3"/>
    <w:rsid w:val="00CE22B0"/>
    <w:rsid w:val="00CE2B61"/>
    <w:rsid w:val="00CE3161"/>
    <w:rsid w:val="00CE3460"/>
    <w:rsid w:val="00CE3596"/>
    <w:rsid w:val="00CE4275"/>
    <w:rsid w:val="00CE4C39"/>
    <w:rsid w:val="00CE6CAB"/>
    <w:rsid w:val="00CE75D4"/>
    <w:rsid w:val="00CE7AC6"/>
    <w:rsid w:val="00CF4174"/>
    <w:rsid w:val="00CF45C2"/>
    <w:rsid w:val="00CF5C1F"/>
    <w:rsid w:val="00CF6507"/>
    <w:rsid w:val="00CF668D"/>
    <w:rsid w:val="00CF66B3"/>
    <w:rsid w:val="00CF679E"/>
    <w:rsid w:val="00CF687B"/>
    <w:rsid w:val="00CF6FDC"/>
    <w:rsid w:val="00CF73B8"/>
    <w:rsid w:val="00CF7C4C"/>
    <w:rsid w:val="00CF7F84"/>
    <w:rsid w:val="00D0203A"/>
    <w:rsid w:val="00D03814"/>
    <w:rsid w:val="00D03EA4"/>
    <w:rsid w:val="00D0443F"/>
    <w:rsid w:val="00D06662"/>
    <w:rsid w:val="00D0680B"/>
    <w:rsid w:val="00D075CD"/>
    <w:rsid w:val="00D1110E"/>
    <w:rsid w:val="00D132FB"/>
    <w:rsid w:val="00D1399A"/>
    <w:rsid w:val="00D14555"/>
    <w:rsid w:val="00D14DF8"/>
    <w:rsid w:val="00D14F17"/>
    <w:rsid w:val="00D15DA6"/>
    <w:rsid w:val="00D17620"/>
    <w:rsid w:val="00D17AC1"/>
    <w:rsid w:val="00D203D2"/>
    <w:rsid w:val="00D2063A"/>
    <w:rsid w:val="00D20BE1"/>
    <w:rsid w:val="00D21355"/>
    <w:rsid w:val="00D220F7"/>
    <w:rsid w:val="00D22782"/>
    <w:rsid w:val="00D22A9D"/>
    <w:rsid w:val="00D24D9C"/>
    <w:rsid w:val="00D24ED2"/>
    <w:rsid w:val="00D24ED9"/>
    <w:rsid w:val="00D2567B"/>
    <w:rsid w:val="00D258F7"/>
    <w:rsid w:val="00D2691F"/>
    <w:rsid w:val="00D31514"/>
    <w:rsid w:val="00D31569"/>
    <w:rsid w:val="00D31821"/>
    <w:rsid w:val="00D348CF"/>
    <w:rsid w:val="00D353C6"/>
    <w:rsid w:val="00D355C5"/>
    <w:rsid w:val="00D36842"/>
    <w:rsid w:val="00D36A59"/>
    <w:rsid w:val="00D376C5"/>
    <w:rsid w:val="00D3788E"/>
    <w:rsid w:val="00D378DF"/>
    <w:rsid w:val="00D37CC6"/>
    <w:rsid w:val="00D4011E"/>
    <w:rsid w:val="00D40679"/>
    <w:rsid w:val="00D40BFD"/>
    <w:rsid w:val="00D41940"/>
    <w:rsid w:val="00D41DAE"/>
    <w:rsid w:val="00D42B68"/>
    <w:rsid w:val="00D42E23"/>
    <w:rsid w:val="00D44057"/>
    <w:rsid w:val="00D45A1A"/>
    <w:rsid w:val="00D462A7"/>
    <w:rsid w:val="00D5071E"/>
    <w:rsid w:val="00D50F88"/>
    <w:rsid w:val="00D5181E"/>
    <w:rsid w:val="00D51821"/>
    <w:rsid w:val="00D524E4"/>
    <w:rsid w:val="00D52BF3"/>
    <w:rsid w:val="00D52CEE"/>
    <w:rsid w:val="00D530D1"/>
    <w:rsid w:val="00D53190"/>
    <w:rsid w:val="00D54905"/>
    <w:rsid w:val="00D5598D"/>
    <w:rsid w:val="00D55D4D"/>
    <w:rsid w:val="00D55EEC"/>
    <w:rsid w:val="00D5672D"/>
    <w:rsid w:val="00D577E9"/>
    <w:rsid w:val="00D5794D"/>
    <w:rsid w:val="00D601C0"/>
    <w:rsid w:val="00D612C2"/>
    <w:rsid w:val="00D62A11"/>
    <w:rsid w:val="00D64C36"/>
    <w:rsid w:val="00D66217"/>
    <w:rsid w:val="00D66B1A"/>
    <w:rsid w:val="00D6739F"/>
    <w:rsid w:val="00D71187"/>
    <w:rsid w:val="00D72075"/>
    <w:rsid w:val="00D727AB"/>
    <w:rsid w:val="00D72E77"/>
    <w:rsid w:val="00D72F54"/>
    <w:rsid w:val="00D747B5"/>
    <w:rsid w:val="00D74E23"/>
    <w:rsid w:val="00D75797"/>
    <w:rsid w:val="00D75913"/>
    <w:rsid w:val="00D76266"/>
    <w:rsid w:val="00D7629C"/>
    <w:rsid w:val="00D76500"/>
    <w:rsid w:val="00D77CE6"/>
    <w:rsid w:val="00D77D4E"/>
    <w:rsid w:val="00D80AA9"/>
    <w:rsid w:val="00D80CBB"/>
    <w:rsid w:val="00D81F4E"/>
    <w:rsid w:val="00D82724"/>
    <w:rsid w:val="00D843B6"/>
    <w:rsid w:val="00D845FA"/>
    <w:rsid w:val="00D84ED1"/>
    <w:rsid w:val="00D85ADB"/>
    <w:rsid w:val="00D85BF0"/>
    <w:rsid w:val="00D91D50"/>
    <w:rsid w:val="00D9201C"/>
    <w:rsid w:val="00D930E0"/>
    <w:rsid w:val="00D9311B"/>
    <w:rsid w:val="00D960E0"/>
    <w:rsid w:val="00D964A7"/>
    <w:rsid w:val="00D97606"/>
    <w:rsid w:val="00D977D5"/>
    <w:rsid w:val="00DA065F"/>
    <w:rsid w:val="00DA071E"/>
    <w:rsid w:val="00DA0EAF"/>
    <w:rsid w:val="00DA2126"/>
    <w:rsid w:val="00DA25F0"/>
    <w:rsid w:val="00DA3EEB"/>
    <w:rsid w:val="00DA4354"/>
    <w:rsid w:val="00DA4F2E"/>
    <w:rsid w:val="00DA4F3B"/>
    <w:rsid w:val="00DA5FD5"/>
    <w:rsid w:val="00DA6117"/>
    <w:rsid w:val="00DA71CF"/>
    <w:rsid w:val="00DA72B7"/>
    <w:rsid w:val="00DA7368"/>
    <w:rsid w:val="00DA74E4"/>
    <w:rsid w:val="00DB1046"/>
    <w:rsid w:val="00DB2CD6"/>
    <w:rsid w:val="00DB333A"/>
    <w:rsid w:val="00DB3743"/>
    <w:rsid w:val="00DB3E65"/>
    <w:rsid w:val="00DB4067"/>
    <w:rsid w:val="00DB43BC"/>
    <w:rsid w:val="00DB4F64"/>
    <w:rsid w:val="00DB5F9D"/>
    <w:rsid w:val="00DB60CF"/>
    <w:rsid w:val="00DB74AE"/>
    <w:rsid w:val="00DC00A5"/>
    <w:rsid w:val="00DC0EBE"/>
    <w:rsid w:val="00DC1994"/>
    <w:rsid w:val="00DC1D40"/>
    <w:rsid w:val="00DC21B5"/>
    <w:rsid w:val="00DC30A5"/>
    <w:rsid w:val="00DC34C7"/>
    <w:rsid w:val="00DC40DF"/>
    <w:rsid w:val="00DC4409"/>
    <w:rsid w:val="00DC4E70"/>
    <w:rsid w:val="00DC5403"/>
    <w:rsid w:val="00DC7295"/>
    <w:rsid w:val="00DC7467"/>
    <w:rsid w:val="00DD0E03"/>
    <w:rsid w:val="00DD1B47"/>
    <w:rsid w:val="00DD1BA8"/>
    <w:rsid w:val="00DD1DDE"/>
    <w:rsid w:val="00DD25DF"/>
    <w:rsid w:val="00DD25FC"/>
    <w:rsid w:val="00DD4001"/>
    <w:rsid w:val="00DD663D"/>
    <w:rsid w:val="00DD6666"/>
    <w:rsid w:val="00DD692A"/>
    <w:rsid w:val="00DD6983"/>
    <w:rsid w:val="00DD7D3F"/>
    <w:rsid w:val="00DE071C"/>
    <w:rsid w:val="00DE0AAE"/>
    <w:rsid w:val="00DE1C1B"/>
    <w:rsid w:val="00DE23BA"/>
    <w:rsid w:val="00DE5AAD"/>
    <w:rsid w:val="00DE66AE"/>
    <w:rsid w:val="00DE6ED7"/>
    <w:rsid w:val="00DF0EA8"/>
    <w:rsid w:val="00DF12DF"/>
    <w:rsid w:val="00DF174B"/>
    <w:rsid w:val="00DF1C92"/>
    <w:rsid w:val="00DF317A"/>
    <w:rsid w:val="00DF3233"/>
    <w:rsid w:val="00DF51CC"/>
    <w:rsid w:val="00DF6FC6"/>
    <w:rsid w:val="00DF72F6"/>
    <w:rsid w:val="00DF7C52"/>
    <w:rsid w:val="00E000DB"/>
    <w:rsid w:val="00E00502"/>
    <w:rsid w:val="00E026A0"/>
    <w:rsid w:val="00E02DB9"/>
    <w:rsid w:val="00E042B3"/>
    <w:rsid w:val="00E04460"/>
    <w:rsid w:val="00E045B2"/>
    <w:rsid w:val="00E04B6E"/>
    <w:rsid w:val="00E052C7"/>
    <w:rsid w:val="00E05815"/>
    <w:rsid w:val="00E0679C"/>
    <w:rsid w:val="00E06922"/>
    <w:rsid w:val="00E06A69"/>
    <w:rsid w:val="00E07AFE"/>
    <w:rsid w:val="00E07BBD"/>
    <w:rsid w:val="00E104B7"/>
    <w:rsid w:val="00E1285A"/>
    <w:rsid w:val="00E1361E"/>
    <w:rsid w:val="00E15384"/>
    <w:rsid w:val="00E1558C"/>
    <w:rsid w:val="00E17FBD"/>
    <w:rsid w:val="00E21652"/>
    <w:rsid w:val="00E21D0F"/>
    <w:rsid w:val="00E23F84"/>
    <w:rsid w:val="00E24BE9"/>
    <w:rsid w:val="00E24C4D"/>
    <w:rsid w:val="00E25076"/>
    <w:rsid w:val="00E25138"/>
    <w:rsid w:val="00E253C5"/>
    <w:rsid w:val="00E258A8"/>
    <w:rsid w:val="00E25AB7"/>
    <w:rsid w:val="00E25D00"/>
    <w:rsid w:val="00E25ECA"/>
    <w:rsid w:val="00E2611C"/>
    <w:rsid w:val="00E26F87"/>
    <w:rsid w:val="00E272B2"/>
    <w:rsid w:val="00E27694"/>
    <w:rsid w:val="00E27E96"/>
    <w:rsid w:val="00E30B18"/>
    <w:rsid w:val="00E30EDE"/>
    <w:rsid w:val="00E32128"/>
    <w:rsid w:val="00E33FE3"/>
    <w:rsid w:val="00E3482F"/>
    <w:rsid w:val="00E3488C"/>
    <w:rsid w:val="00E355CB"/>
    <w:rsid w:val="00E35DAC"/>
    <w:rsid w:val="00E3769F"/>
    <w:rsid w:val="00E376F4"/>
    <w:rsid w:val="00E4028E"/>
    <w:rsid w:val="00E41144"/>
    <w:rsid w:val="00E41D78"/>
    <w:rsid w:val="00E42508"/>
    <w:rsid w:val="00E437D2"/>
    <w:rsid w:val="00E45677"/>
    <w:rsid w:val="00E45870"/>
    <w:rsid w:val="00E464FB"/>
    <w:rsid w:val="00E50107"/>
    <w:rsid w:val="00E5068E"/>
    <w:rsid w:val="00E50E7A"/>
    <w:rsid w:val="00E51BBC"/>
    <w:rsid w:val="00E51F3B"/>
    <w:rsid w:val="00E53F09"/>
    <w:rsid w:val="00E54239"/>
    <w:rsid w:val="00E56B0B"/>
    <w:rsid w:val="00E57671"/>
    <w:rsid w:val="00E57912"/>
    <w:rsid w:val="00E60F11"/>
    <w:rsid w:val="00E61BF7"/>
    <w:rsid w:val="00E62082"/>
    <w:rsid w:val="00E667B3"/>
    <w:rsid w:val="00E70036"/>
    <w:rsid w:val="00E70F30"/>
    <w:rsid w:val="00E7264B"/>
    <w:rsid w:val="00E731DF"/>
    <w:rsid w:val="00E73AAB"/>
    <w:rsid w:val="00E74166"/>
    <w:rsid w:val="00E763B9"/>
    <w:rsid w:val="00E76608"/>
    <w:rsid w:val="00E7671A"/>
    <w:rsid w:val="00E767EA"/>
    <w:rsid w:val="00E77076"/>
    <w:rsid w:val="00E77233"/>
    <w:rsid w:val="00E8058F"/>
    <w:rsid w:val="00E80A7A"/>
    <w:rsid w:val="00E81189"/>
    <w:rsid w:val="00E82620"/>
    <w:rsid w:val="00E8262F"/>
    <w:rsid w:val="00E82C0E"/>
    <w:rsid w:val="00E83835"/>
    <w:rsid w:val="00E83AFC"/>
    <w:rsid w:val="00E85196"/>
    <w:rsid w:val="00E868AD"/>
    <w:rsid w:val="00E8725A"/>
    <w:rsid w:val="00E875D8"/>
    <w:rsid w:val="00E906EC"/>
    <w:rsid w:val="00E91F55"/>
    <w:rsid w:val="00E92086"/>
    <w:rsid w:val="00E92A57"/>
    <w:rsid w:val="00E92B67"/>
    <w:rsid w:val="00E9372F"/>
    <w:rsid w:val="00E97411"/>
    <w:rsid w:val="00E97672"/>
    <w:rsid w:val="00E977AD"/>
    <w:rsid w:val="00E97C43"/>
    <w:rsid w:val="00EA12BA"/>
    <w:rsid w:val="00EA15AC"/>
    <w:rsid w:val="00EA2D01"/>
    <w:rsid w:val="00EA30C8"/>
    <w:rsid w:val="00EA3805"/>
    <w:rsid w:val="00EA4A8A"/>
    <w:rsid w:val="00EA52BD"/>
    <w:rsid w:val="00EA649A"/>
    <w:rsid w:val="00EA6B2A"/>
    <w:rsid w:val="00EA77BE"/>
    <w:rsid w:val="00EB0F31"/>
    <w:rsid w:val="00EB2B27"/>
    <w:rsid w:val="00EB6590"/>
    <w:rsid w:val="00EC0F5A"/>
    <w:rsid w:val="00EC15FD"/>
    <w:rsid w:val="00EC1C72"/>
    <w:rsid w:val="00EC1E2E"/>
    <w:rsid w:val="00EC2C0B"/>
    <w:rsid w:val="00EC3784"/>
    <w:rsid w:val="00EC43AD"/>
    <w:rsid w:val="00EC466A"/>
    <w:rsid w:val="00EC46BA"/>
    <w:rsid w:val="00EC6343"/>
    <w:rsid w:val="00EC65B5"/>
    <w:rsid w:val="00EC7F9B"/>
    <w:rsid w:val="00ED0437"/>
    <w:rsid w:val="00ED118F"/>
    <w:rsid w:val="00ED151C"/>
    <w:rsid w:val="00ED19FA"/>
    <w:rsid w:val="00ED1BD9"/>
    <w:rsid w:val="00ED2F81"/>
    <w:rsid w:val="00ED32A2"/>
    <w:rsid w:val="00ED3333"/>
    <w:rsid w:val="00ED3662"/>
    <w:rsid w:val="00ED4084"/>
    <w:rsid w:val="00ED42CC"/>
    <w:rsid w:val="00ED4DEB"/>
    <w:rsid w:val="00ED5540"/>
    <w:rsid w:val="00ED5A12"/>
    <w:rsid w:val="00ED794B"/>
    <w:rsid w:val="00ED7AB6"/>
    <w:rsid w:val="00EE0830"/>
    <w:rsid w:val="00EE09A0"/>
    <w:rsid w:val="00EE113A"/>
    <w:rsid w:val="00EE1B48"/>
    <w:rsid w:val="00EE2E06"/>
    <w:rsid w:val="00EE43B5"/>
    <w:rsid w:val="00EE4923"/>
    <w:rsid w:val="00EE5C4F"/>
    <w:rsid w:val="00EE7F6C"/>
    <w:rsid w:val="00EF1DE8"/>
    <w:rsid w:val="00EF32A2"/>
    <w:rsid w:val="00EF354C"/>
    <w:rsid w:val="00EF3E39"/>
    <w:rsid w:val="00EF3E8C"/>
    <w:rsid w:val="00EF3F90"/>
    <w:rsid w:val="00EF4251"/>
    <w:rsid w:val="00EF4A72"/>
    <w:rsid w:val="00EF5620"/>
    <w:rsid w:val="00EF5677"/>
    <w:rsid w:val="00EF5B0B"/>
    <w:rsid w:val="00EF7392"/>
    <w:rsid w:val="00EF74C5"/>
    <w:rsid w:val="00EF7991"/>
    <w:rsid w:val="00F003F0"/>
    <w:rsid w:val="00F00840"/>
    <w:rsid w:val="00F00ABD"/>
    <w:rsid w:val="00F00BE1"/>
    <w:rsid w:val="00F00C24"/>
    <w:rsid w:val="00F00D2E"/>
    <w:rsid w:val="00F01643"/>
    <w:rsid w:val="00F017C8"/>
    <w:rsid w:val="00F0279A"/>
    <w:rsid w:val="00F02B2C"/>
    <w:rsid w:val="00F036D8"/>
    <w:rsid w:val="00F037F5"/>
    <w:rsid w:val="00F03C25"/>
    <w:rsid w:val="00F050C6"/>
    <w:rsid w:val="00F05D96"/>
    <w:rsid w:val="00F0611E"/>
    <w:rsid w:val="00F06C5E"/>
    <w:rsid w:val="00F0778D"/>
    <w:rsid w:val="00F07BE9"/>
    <w:rsid w:val="00F11504"/>
    <w:rsid w:val="00F13AAA"/>
    <w:rsid w:val="00F14247"/>
    <w:rsid w:val="00F14250"/>
    <w:rsid w:val="00F14B00"/>
    <w:rsid w:val="00F1544D"/>
    <w:rsid w:val="00F15624"/>
    <w:rsid w:val="00F15C4F"/>
    <w:rsid w:val="00F15CC3"/>
    <w:rsid w:val="00F15EE8"/>
    <w:rsid w:val="00F1685E"/>
    <w:rsid w:val="00F174DD"/>
    <w:rsid w:val="00F20632"/>
    <w:rsid w:val="00F21401"/>
    <w:rsid w:val="00F21759"/>
    <w:rsid w:val="00F2243C"/>
    <w:rsid w:val="00F2264E"/>
    <w:rsid w:val="00F2274D"/>
    <w:rsid w:val="00F22B9E"/>
    <w:rsid w:val="00F2316E"/>
    <w:rsid w:val="00F23EB3"/>
    <w:rsid w:val="00F24084"/>
    <w:rsid w:val="00F24E08"/>
    <w:rsid w:val="00F257C8"/>
    <w:rsid w:val="00F25C16"/>
    <w:rsid w:val="00F26456"/>
    <w:rsid w:val="00F26D9D"/>
    <w:rsid w:val="00F27FAA"/>
    <w:rsid w:val="00F30181"/>
    <w:rsid w:val="00F30AE2"/>
    <w:rsid w:val="00F31524"/>
    <w:rsid w:val="00F31844"/>
    <w:rsid w:val="00F31EA5"/>
    <w:rsid w:val="00F325C1"/>
    <w:rsid w:val="00F32813"/>
    <w:rsid w:val="00F331AD"/>
    <w:rsid w:val="00F33693"/>
    <w:rsid w:val="00F34FDA"/>
    <w:rsid w:val="00F350EC"/>
    <w:rsid w:val="00F35565"/>
    <w:rsid w:val="00F358C2"/>
    <w:rsid w:val="00F36382"/>
    <w:rsid w:val="00F376A2"/>
    <w:rsid w:val="00F417C5"/>
    <w:rsid w:val="00F41FEB"/>
    <w:rsid w:val="00F4228C"/>
    <w:rsid w:val="00F422BC"/>
    <w:rsid w:val="00F43BA1"/>
    <w:rsid w:val="00F44542"/>
    <w:rsid w:val="00F456CA"/>
    <w:rsid w:val="00F458F2"/>
    <w:rsid w:val="00F46882"/>
    <w:rsid w:val="00F46FB5"/>
    <w:rsid w:val="00F479BB"/>
    <w:rsid w:val="00F504FE"/>
    <w:rsid w:val="00F50538"/>
    <w:rsid w:val="00F529EB"/>
    <w:rsid w:val="00F53086"/>
    <w:rsid w:val="00F53128"/>
    <w:rsid w:val="00F54AE3"/>
    <w:rsid w:val="00F55201"/>
    <w:rsid w:val="00F559CF"/>
    <w:rsid w:val="00F56664"/>
    <w:rsid w:val="00F566E6"/>
    <w:rsid w:val="00F573EA"/>
    <w:rsid w:val="00F603C0"/>
    <w:rsid w:val="00F6093F"/>
    <w:rsid w:val="00F62CE1"/>
    <w:rsid w:val="00F63C0C"/>
    <w:rsid w:val="00F645F1"/>
    <w:rsid w:val="00F65FA1"/>
    <w:rsid w:val="00F67835"/>
    <w:rsid w:val="00F70603"/>
    <w:rsid w:val="00F71BF3"/>
    <w:rsid w:val="00F71C9E"/>
    <w:rsid w:val="00F749E1"/>
    <w:rsid w:val="00F75A39"/>
    <w:rsid w:val="00F765D6"/>
    <w:rsid w:val="00F80B2B"/>
    <w:rsid w:val="00F81BA3"/>
    <w:rsid w:val="00F83192"/>
    <w:rsid w:val="00F8682A"/>
    <w:rsid w:val="00F86D58"/>
    <w:rsid w:val="00F86FE1"/>
    <w:rsid w:val="00F87891"/>
    <w:rsid w:val="00F909EE"/>
    <w:rsid w:val="00F91315"/>
    <w:rsid w:val="00F91946"/>
    <w:rsid w:val="00F92415"/>
    <w:rsid w:val="00F93845"/>
    <w:rsid w:val="00F93A67"/>
    <w:rsid w:val="00F94442"/>
    <w:rsid w:val="00F94915"/>
    <w:rsid w:val="00F94CF5"/>
    <w:rsid w:val="00F9530A"/>
    <w:rsid w:val="00F9762A"/>
    <w:rsid w:val="00FA0BE7"/>
    <w:rsid w:val="00FA124B"/>
    <w:rsid w:val="00FA1AE4"/>
    <w:rsid w:val="00FA2098"/>
    <w:rsid w:val="00FA23E0"/>
    <w:rsid w:val="00FA3C08"/>
    <w:rsid w:val="00FA4FE0"/>
    <w:rsid w:val="00FA5DA9"/>
    <w:rsid w:val="00FA63A6"/>
    <w:rsid w:val="00FA673A"/>
    <w:rsid w:val="00FB024A"/>
    <w:rsid w:val="00FB0F70"/>
    <w:rsid w:val="00FB25FB"/>
    <w:rsid w:val="00FB3E24"/>
    <w:rsid w:val="00FB5A0A"/>
    <w:rsid w:val="00FB5A77"/>
    <w:rsid w:val="00FB614B"/>
    <w:rsid w:val="00FB755E"/>
    <w:rsid w:val="00FC0721"/>
    <w:rsid w:val="00FC17CF"/>
    <w:rsid w:val="00FC1DEC"/>
    <w:rsid w:val="00FC25D3"/>
    <w:rsid w:val="00FC31AD"/>
    <w:rsid w:val="00FC383A"/>
    <w:rsid w:val="00FC4F76"/>
    <w:rsid w:val="00FC59F1"/>
    <w:rsid w:val="00FC6CE3"/>
    <w:rsid w:val="00FC6DF8"/>
    <w:rsid w:val="00FC773E"/>
    <w:rsid w:val="00FD1C36"/>
    <w:rsid w:val="00FD264F"/>
    <w:rsid w:val="00FD2C2C"/>
    <w:rsid w:val="00FD3668"/>
    <w:rsid w:val="00FD3BDC"/>
    <w:rsid w:val="00FD4342"/>
    <w:rsid w:val="00FD6064"/>
    <w:rsid w:val="00FE0630"/>
    <w:rsid w:val="00FE1133"/>
    <w:rsid w:val="00FE31C0"/>
    <w:rsid w:val="00FE33C9"/>
    <w:rsid w:val="00FE3EA6"/>
    <w:rsid w:val="00FE4DC1"/>
    <w:rsid w:val="00FE5703"/>
    <w:rsid w:val="00FE6337"/>
    <w:rsid w:val="00FE7053"/>
    <w:rsid w:val="00FF07EF"/>
    <w:rsid w:val="00FF0ABB"/>
    <w:rsid w:val="00FF19B3"/>
    <w:rsid w:val="00FF1F4C"/>
    <w:rsid w:val="00FF2520"/>
    <w:rsid w:val="00FF2B83"/>
    <w:rsid w:val="00FF2DD7"/>
    <w:rsid w:val="00FF2F3F"/>
    <w:rsid w:val="00FF3B4C"/>
    <w:rsid w:val="00FF3CA3"/>
    <w:rsid w:val="00FF550B"/>
    <w:rsid w:val="59F793D9"/>
    <w:rsid w:val="620117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F006A1"/>
  <w15:chartTrackingRefBased/>
  <w15:docId w15:val="{ACCA354E-6D13-436A-8961-97098B97DA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B211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SG" w:eastAsia="zh-CN"/>
    </w:rPr>
  </w:style>
  <w:style w:type="paragraph" w:styleId="Heading1">
    <w:name w:val="heading 1"/>
    <w:basedOn w:val="Normal"/>
    <w:next w:val="Normal"/>
    <w:link w:val="Heading1Char"/>
    <w:qFormat/>
    <w:rsid w:val="006200A2"/>
    <w:pPr>
      <w:keepNext/>
      <w:keepLines/>
      <w:numPr>
        <w:numId w:val="4"/>
      </w:numPr>
      <w:spacing w:before="24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 w:eastAsia="en-US"/>
    </w:rPr>
  </w:style>
  <w:style w:type="paragraph" w:styleId="Heading2">
    <w:name w:val="heading 2"/>
    <w:basedOn w:val="Normal"/>
    <w:next w:val="Normal"/>
    <w:link w:val="Heading2Char"/>
    <w:unhideWhenUsed/>
    <w:qFormat/>
    <w:rsid w:val="006200A2"/>
    <w:pPr>
      <w:keepNext/>
      <w:keepLines/>
      <w:numPr>
        <w:ilvl w:val="1"/>
        <w:numId w:val="4"/>
      </w:numPr>
      <w:spacing w:before="4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CLTitle">
    <w:name w:val="ACL Title"/>
    <w:basedOn w:val="Normal"/>
    <w:qFormat/>
    <w:rsid w:val="00992AE6"/>
    <w:pPr>
      <w:framePr w:w="12012" w:h="1416" w:hSpace="180" w:wrap="around" w:vAnchor="text" w:hAnchor="page" w:x="109" w:y="-36"/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pacing w:after="160" w:line="259" w:lineRule="auto"/>
      <w:jc w:val="center"/>
    </w:pPr>
    <w:rPr>
      <w:rFonts w:eastAsiaTheme="minorHAnsi"/>
      <w:b/>
      <w:sz w:val="30"/>
      <w:szCs w:val="30"/>
      <w:lang w:val="en-US" w:eastAsia="en-US"/>
    </w:rPr>
  </w:style>
  <w:style w:type="paragraph" w:customStyle="1" w:styleId="ACLAbstractHeading">
    <w:name w:val="ACL Abstract Heading"/>
    <w:basedOn w:val="Normal"/>
    <w:next w:val="Normal"/>
    <w:qFormat/>
    <w:rsid w:val="00992AE6"/>
    <w:pPr>
      <w:spacing w:after="200" w:line="245" w:lineRule="auto"/>
      <w:jc w:val="center"/>
    </w:pPr>
    <w:rPr>
      <w:rFonts w:eastAsia="MS Mincho"/>
      <w:b/>
      <w:bCs/>
      <w:kern w:val="16"/>
      <w:lang w:val="en-US" w:eastAsia="de-DE"/>
    </w:rPr>
  </w:style>
  <w:style w:type="paragraph" w:customStyle="1" w:styleId="ACLText">
    <w:name w:val="ACL Text"/>
    <w:basedOn w:val="Normal"/>
    <w:next w:val="ACLFirstLine"/>
    <w:link w:val="ACLTextChar"/>
    <w:qFormat/>
    <w:rsid w:val="006200A2"/>
    <w:pPr>
      <w:spacing w:line="252" w:lineRule="auto"/>
      <w:jc w:val="both"/>
    </w:pPr>
    <w:rPr>
      <w:spacing w:val="-2"/>
      <w:kern w:val="16"/>
      <w:sz w:val="22"/>
      <w:szCs w:val="22"/>
      <w:lang w:val="en-US" w:eastAsia="de-DE"/>
    </w:rPr>
  </w:style>
  <w:style w:type="character" w:customStyle="1" w:styleId="ACLTextChar">
    <w:name w:val="ACL Text Char"/>
    <w:link w:val="ACLText"/>
    <w:rsid w:val="006200A2"/>
    <w:rPr>
      <w:rFonts w:ascii="Times New Roman" w:eastAsia="Times New Roman" w:hAnsi="Times New Roman" w:cs="Times New Roman"/>
      <w:spacing w:val="-2"/>
      <w:kern w:val="16"/>
      <w:lang w:eastAsia="de-DE"/>
    </w:rPr>
  </w:style>
  <w:style w:type="paragraph" w:customStyle="1" w:styleId="ACLAbstractText">
    <w:name w:val="ACL Abstract Text"/>
    <w:basedOn w:val="ACLText"/>
    <w:qFormat/>
    <w:rsid w:val="006200A2"/>
    <w:pPr>
      <w:spacing w:after="240"/>
      <w:ind w:left="403" w:right="589"/>
    </w:pPr>
    <w:rPr>
      <w:rFonts w:eastAsia="MS Mincho"/>
      <w:sz w:val="20"/>
    </w:rPr>
  </w:style>
  <w:style w:type="paragraph" w:customStyle="1" w:styleId="ACLAcknowledgments">
    <w:name w:val="ACL Acknowledgments"/>
    <w:basedOn w:val="Normal"/>
    <w:link w:val="ACLAcknowledgmentsChar"/>
    <w:qFormat/>
    <w:rsid w:val="006200A2"/>
    <w:pPr>
      <w:keepNext/>
      <w:spacing w:before="180" w:after="120"/>
      <w:jc w:val="both"/>
      <w:outlineLvl w:val="0"/>
    </w:pPr>
    <w:rPr>
      <w:rFonts w:eastAsia="MS Mincho"/>
      <w:b/>
      <w:bCs/>
      <w:kern w:val="16"/>
      <w:szCs w:val="26"/>
      <w:lang w:val="en-US" w:eastAsia="de-DE"/>
    </w:rPr>
  </w:style>
  <w:style w:type="character" w:customStyle="1" w:styleId="ACLAcknowledgmentsChar">
    <w:name w:val="ACL Acknowledgments Char"/>
    <w:link w:val="ACLAcknowledgments"/>
    <w:rsid w:val="006200A2"/>
    <w:rPr>
      <w:rFonts w:ascii="Times New Roman" w:eastAsia="MS Mincho" w:hAnsi="Times New Roman" w:cs="Times New Roman"/>
      <w:b/>
      <w:bCs/>
      <w:kern w:val="16"/>
      <w:sz w:val="24"/>
      <w:szCs w:val="26"/>
      <w:lang w:eastAsia="de-DE"/>
    </w:rPr>
  </w:style>
  <w:style w:type="paragraph" w:customStyle="1" w:styleId="ACLAcknowledgmentsHeader">
    <w:name w:val="ACL Acknowledgments Header"/>
    <w:basedOn w:val="ACLAcknowledgments"/>
    <w:link w:val="ACLAcknowledgmentsHeaderChar"/>
    <w:qFormat/>
    <w:rsid w:val="006200A2"/>
  </w:style>
  <w:style w:type="character" w:customStyle="1" w:styleId="ACLAcknowledgmentsHeaderChar">
    <w:name w:val="ACL Acknowledgments Header Char"/>
    <w:link w:val="ACLAcknowledgmentsHeader"/>
    <w:rsid w:val="006200A2"/>
    <w:rPr>
      <w:rFonts w:ascii="Times New Roman" w:eastAsia="MS Mincho" w:hAnsi="Times New Roman" w:cs="Times New Roman"/>
      <w:b/>
      <w:bCs/>
      <w:kern w:val="16"/>
      <w:sz w:val="24"/>
      <w:szCs w:val="26"/>
      <w:lang w:eastAsia="de-DE"/>
    </w:rPr>
  </w:style>
  <w:style w:type="paragraph" w:customStyle="1" w:styleId="ACLAddress">
    <w:name w:val="ACL Address"/>
    <w:basedOn w:val="Normal"/>
    <w:qFormat/>
    <w:rsid w:val="006200A2"/>
    <w:pPr>
      <w:jc w:val="center"/>
    </w:pPr>
    <w:rPr>
      <w:rFonts w:eastAsia="MS Mincho"/>
      <w:szCs w:val="20"/>
      <w:lang w:val="en-US" w:eastAsia="de-DE"/>
    </w:rPr>
  </w:style>
  <w:style w:type="paragraph" w:styleId="NoSpacing">
    <w:name w:val="No Spacing"/>
    <w:uiPriority w:val="1"/>
    <w:qFormat/>
    <w:rsid w:val="004F6729"/>
    <w:pPr>
      <w:spacing w:after="0" w:line="240" w:lineRule="auto"/>
    </w:pPr>
  </w:style>
  <w:style w:type="paragraph" w:customStyle="1" w:styleId="ACLReferencesText">
    <w:name w:val="ACL References Text"/>
    <w:basedOn w:val="Normal"/>
    <w:link w:val="ACLReferencesTextChar"/>
    <w:qFormat/>
    <w:rsid w:val="006200A2"/>
    <w:pPr>
      <w:spacing w:after="120" w:line="245" w:lineRule="auto"/>
      <w:ind w:left="230" w:hanging="230"/>
      <w:jc w:val="both"/>
    </w:pPr>
    <w:rPr>
      <w:rFonts w:eastAsia="MS Mincho"/>
      <w:kern w:val="16"/>
      <w:sz w:val="20"/>
      <w:szCs w:val="20"/>
      <w:lang w:val="en-US" w:eastAsia="de-DE"/>
    </w:rPr>
  </w:style>
  <w:style w:type="character" w:customStyle="1" w:styleId="ACLReferencesTextChar">
    <w:name w:val="ACL References Text Char"/>
    <w:link w:val="ACLReferencesText"/>
    <w:rsid w:val="006200A2"/>
    <w:rPr>
      <w:rFonts w:ascii="Times New Roman" w:eastAsia="MS Mincho" w:hAnsi="Times New Roman" w:cs="Times New Roman"/>
      <w:kern w:val="16"/>
      <w:sz w:val="20"/>
      <w:szCs w:val="20"/>
      <w:lang w:eastAsia="de-DE"/>
    </w:rPr>
  </w:style>
  <w:style w:type="paragraph" w:customStyle="1" w:styleId="ACLBookJournaltitle">
    <w:name w:val="ACL Book/Journal title"/>
    <w:basedOn w:val="ACLReferencesText"/>
    <w:qFormat/>
    <w:rsid w:val="006200A2"/>
    <w:rPr>
      <w:i/>
    </w:rPr>
  </w:style>
  <w:style w:type="paragraph" w:customStyle="1" w:styleId="ACLBulletedList">
    <w:name w:val="ACL Bulleted List"/>
    <w:basedOn w:val="Normal"/>
    <w:link w:val="ACLBulletedListChar"/>
    <w:qFormat/>
    <w:rsid w:val="006200A2"/>
    <w:pPr>
      <w:numPr>
        <w:numId w:val="1"/>
      </w:numPr>
      <w:tabs>
        <w:tab w:val="left" w:pos="450"/>
      </w:tabs>
      <w:spacing w:after="200" w:line="245" w:lineRule="auto"/>
      <w:jc w:val="both"/>
    </w:pPr>
    <w:rPr>
      <w:rFonts w:eastAsia="MS Mincho"/>
      <w:kern w:val="16"/>
      <w:sz w:val="22"/>
      <w:szCs w:val="20"/>
      <w:lang w:val="en-US" w:eastAsia="de-DE"/>
    </w:rPr>
  </w:style>
  <w:style w:type="character" w:customStyle="1" w:styleId="ACLBulletedListChar">
    <w:name w:val="ACL Bulleted List Char"/>
    <w:link w:val="ACLBulletedList"/>
    <w:rsid w:val="006200A2"/>
    <w:rPr>
      <w:rFonts w:ascii="Times New Roman" w:eastAsia="MS Mincho" w:hAnsi="Times New Roman" w:cs="Times New Roman"/>
      <w:kern w:val="16"/>
      <w:szCs w:val="20"/>
      <w:lang w:eastAsia="de-DE"/>
    </w:rPr>
  </w:style>
  <w:style w:type="paragraph" w:customStyle="1" w:styleId="ACLCaption">
    <w:name w:val="ACL Caption"/>
    <w:basedOn w:val="Normal"/>
    <w:link w:val="ACLCaptionChar"/>
    <w:qFormat/>
    <w:rsid w:val="009A6463"/>
    <w:pPr>
      <w:framePr w:hSpace="187" w:wrap="around" w:hAnchor="text" w:xAlign="center" w:y="1"/>
      <w:spacing w:before="80"/>
      <w:suppressOverlap/>
      <w:jc w:val="center"/>
    </w:pPr>
    <w:rPr>
      <w:sz w:val="20"/>
      <w:szCs w:val="20"/>
      <w:lang w:val="en-US" w:eastAsia="de-DE"/>
    </w:rPr>
  </w:style>
  <w:style w:type="character" w:customStyle="1" w:styleId="ACLCaptionChar">
    <w:name w:val="ACL Caption Char"/>
    <w:link w:val="ACLCaption"/>
    <w:rsid w:val="009A6463"/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customStyle="1" w:styleId="ACLFirstLine">
    <w:name w:val="ACL First Line"/>
    <w:basedOn w:val="ACLText"/>
    <w:qFormat/>
    <w:rsid w:val="006200A2"/>
    <w:pPr>
      <w:ind w:firstLine="230"/>
    </w:pPr>
  </w:style>
  <w:style w:type="paragraph" w:customStyle="1" w:styleId="ACLCode">
    <w:name w:val="ACL Code"/>
    <w:basedOn w:val="ACLFirstLine"/>
    <w:qFormat/>
    <w:rsid w:val="006200A2"/>
    <w:rPr>
      <w:rFonts w:ascii="Courier New" w:hAnsi="Courier New"/>
      <w:sz w:val="20"/>
    </w:rPr>
  </w:style>
  <w:style w:type="paragraph" w:customStyle="1" w:styleId="ACLEmail">
    <w:name w:val="ACL Email"/>
    <w:basedOn w:val="Normal"/>
    <w:qFormat/>
    <w:rsid w:val="006200A2"/>
    <w:pPr>
      <w:spacing w:before="60" w:after="60"/>
      <w:jc w:val="center"/>
    </w:pPr>
    <w:rPr>
      <w:rFonts w:ascii="Courier New" w:hAnsi="Courier New"/>
      <w:color w:val="0D0D0D"/>
      <w:sz w:val="20"/>
      <w:szCs w:val="20"/>
      <w:lang w:val="en-US" w:eastAsia="de-DE"/>
    </w:rPr>
  </w:style>
  <w:style w:type="paragraph" w:customStyle="1" w:styleId="ACLEnumeratedList">
    <w:name w:val="ACL Enumerated List"/>
    <w:basedOn w:val="Normal"/>
    <w:link w:val="ACLEnumeratedListChar"/>
    <w:qFormat/>
    <w:rsid w:val="006200A2"/>
    <w:pPr>
      <w:numPr>
        <w:numId w:val="2"/>
      </w:numPr>
      <w:spacing w:after="200" w:line="245" w:lineRule="auto"/>
      <w:jc w:val="both"/>
    </w:pPr>
    <w:rPr>
      <w:rFonts w:eastAsia="MS Mincho"/>
      <w:kern w:val="16"/>
      <w:sz w:val="22"/>
      <w:szCs w:val="22"/>
      <w:lang w:val="en-US" w:eastAsia="tr-TR"/>
    </w:rPr>
  </w:style>
  <w:style w:type="character" w:customStyle="1" w:styleId="ACLEnumeratedListChar">
    <w:name w:val="ACL Enumerated List Char"/>
    <w:link w:val="ACLEnumeratedList"/>
    <w:rsid w:val="006200A2"/>
    <w:rPr>
      <w:rFonts w:ascii="Times New Roman" w:eastAsia="MS Mincho" w:hAnsi="Times New Roman" w:cs="Times New Roman"/>
      <w:kern w:val="16"/>
      <w:lang w:eastAsia="tr-TR"/>
    </w:rPr>
  </w:style>
  <w:style w:type="paragraph" w:customStyle="1" w:styleId="ACLEquationLine">
    <w:name w:val="ACL EquationLine"/>
    <w:basedOn w:val="Normal"/>
    <w:qFormat/>
    <w:rsid w:val="006200A2"/>
    <w:pPr>
      <w:tabs>
        <w:tab w:val="center" w:pos="2340"/>
        <w:tab w:val="right" w:pos="4500"/>
      </w:tabs>
      <w:spacing w:before="120" w:after="120"/>
      <w:jc w:val="center"/>
    </w:pPr>
    <w:rPr>
      <w:bCs/>
      <w:sz w:val="20"/>
      <w:szCs w:val="20"/>
      <w:lang w:val="en-US" w:eastAsia="de-DE"/>
    </w:rPr>
  </w:style>
  <w:style w:type="paragraph" w:customStyle="1" w:styleId="ACLFirstLineIndent">
    <w:name w:val="ACL First Line Indent"/>
    <w:basedOn w:val="Normal"/>
    <w:next w:val="Normal"/>
    <w:link w:val="ACLFirstLineIndentChar"/>
    <w:rsid w:val="006200A2"/>
    <w:pPr>
      <w:ind w:firstLine="227"/>
      <w:jc w:val="both"/>
    </w:pPr>
    <w:rPr>
      <w:rFonts w:eastAsia="MS Mincho"/>
      <w:sz w:val="20"/>
      <w:szCs w:val="20"/>
      <w:lang w:val="en-US" w:eastAsia="de-DE"/>
    </w:rPr>
  </w:style>
  <w:style w:type="character" w:customStyle="1" w:styleId="ACLFirstLineIndentChar">
    <w:name w:val="ACL First Line Indent Char"/>
    <w:link w:val="ACLFirstLineIndent"/>
    <w:rsid w:val="006200A2"/>
    <w:rPr>
      <w:rFonts w:ascii="Times New Roman" w:eastAsia="MS Mincho" w:hAnsi="Times New Roman" w:cs="Times New Roman"/>
      <w:sz w:val="20"/>
      <w:szCs w:val="20"/>
      <w:lang w:eastAsia="de-DE"/>
    </w:rPr>
  </w:style>
  <w:style w:type="character" w:customStyle="1" w:styleId="ACLFootnoteReference">
    <w:name w:val="ACL Footnote Reference"/>
    <w:qFormat/>
    <w:rsid w:val="006200A2"/>
    <w:rPr>
      <w:kern w:val="16"/>
      <w:vertAlign w:val="superscript"/>
    </w:rPr>
  </w:style>
  <w:style w:type="paragraph" w:customStyle="1" w:styleId="ACLFootnoteText">
    <w:name w:val="ACL Footnote Text"/>
    <w:basedOn w:val="Normal"/>
    <w:qFormat/>
    <w:rsid w:val="006200A2"/>
    <w:rPr>
      <w:sz w:val="18"/>
      <w:szCs w:val="20"/>
      <w:lang w:val="en-US" w:eastAsia="de-DE"/>
    </w:rPr>
  </w:style>
  <w:style w:type="paragraph" w:customStyle="1" w:styleId="ACLHyperlink">
    <w:name w:val="ACL Hyperlink"/>
    <w:basedOn w:val="ACLText"/>
    <w:link w:val="ACLHyperlinkChar"/>
    <w:qFormat/>
    <w:rsid w:val="006200A2"/>
    <w:rPr>
      <w:color w:val="000090"/>
    </w:rPr>
  </w:style>
  <w:style w:type="character" w:customStyle="1" w:styleId="ACLHyperlinkChar">
    <w:name w:val="ACL Hyperlink Char"/>
    <w:basedOn w:val="ACLTextChar"/>
    <w:link w:val="ACLHyperlink"/>
    <w:rsid w:val="006200A2"/>
    <w:rPr>
      <w:rFonts w:ascii="Times New Roman" w:eastAsia="Times New Roman" w:hAnsi="Times New Roman" w:cs="Times New Roman"/>
      <w:color w:val="000090"/>
      <w:spacing w:val="-2"/>
      <w:kern w:val="16"/>
      <w:lang w:eastAsia="de-DE"/>
    </w:rPr>
  </w:style>
  <w:style w:type="paragraph" w:customStyle="1" w:styleId="ACLIndent">
    <w:name w:val="ACL Indent"/>
    <w:basedOn w:val="ACLText"/>
    <w:qFormat/>
    <w:rsid w:val="006200A2"/>
    <w:pPr>
      <w:ind w:firstLine="230"/>
    </w:pPr>
  </w:style>
  <w:style w:type="paragraph" w:customStyle="1" w:styleId="ACLReferencesHeader">
    <w:name w:val="ACL References Header"/>
    <w:basedOn w:val="Normal"/>
    <w:link w:val="ACLReferencesHeaderChar"/>
    <w:qFormat/>
    <w:rsid w:val="006200A2"/>
    <w:pPr>
      <w:keepNext/>
      <w:spacing w:before="180" w:after="120"/>
      <w:jc w:val="both"/>
      <w:outlineLvl w:val="0"/>
    </w:pPr>
    <w:rPr>
      <w:rFonts w:eastAsia="MS Mincho"/>
      <w:b/>
      <w:bCs/>
      <w:kern w:val="16"/>
      <w:szCs w:val="26"/>
      <w:lang w:val="en-US" w:eastAsia="de-DE"/>
    </w:rPr>
  </w:style>
  <w:style w:type="character" w:customStyle="1" w:styleId="ACLReferencesHeaderChar">
    <w:name w:val="ACL References Header Char"/>
    <w:link w:val="ACLReferencesHeader"/>
    <w:rsid w:val="006200A2"/>
    <w:rPr>
      <w:rFonts w:ascii="Times New Roman" w:eastAsia="MS Mincho" w:hAnsi="Times New Roman" w:cs="Times New Roman"/>
      <w:b/>
      <w:bCs/>
      <w:kern w:val="16"/>
      <w:sz w:val="24"/>
      <w:szCs w:val="26"/>
      <w:lang w:eastAsia="de-DE"/>
    </w:rPr>
  </w:style>
  <w:style w:type="paragraph" w:customStyle="1" w:styleId="ACLRulerLeft">
    <w:name w:val="ACL Ruler Left"/>
    <w:basedOn w:val="Normal"/>
    <w:qFormat/>
    <w:rsid w:val="006200A2"/>
    <w:pPr>
      <w:spacing w:after="90" w:line="252" w:lineRule="auto"/>
      <w:ind w:left="144"/>
    </w:pPr>
    <w:rPr>
      <w:rFonts w:ascii="Arial Bold" w:hAnsi="Arial Bold" w:cs="Arial"/>
      <w:b/>
      <w:bCs/>
      <w:color w:val="808080" w:themeColor="background1" w:themeShade="80"/>
      <w:sz w:val="16"/>
      <w:szCs w:val="16"/>
      <w:lang w:val="en-US" w:eastAsia="de-DE"/>
    </w:rPr>
  </w:style>
  <w:style w:type="paragraph" w:customStyle="1" w:styleId="ACLRulerRight">
    <w:name w:val="ACL Ruler Right"/>
    <w:basedOn w:val="ACLRulerLeft"/>
    <w:qFormat/>
    <w:rsid w:val="006200A2"/>
    <w:pPr>
      <w:ind w:left="0" w:right="144"/>
      <w:jc w:val="right"/>
    </w:pPr>
  </w:style>
  <w:style w:type="paragraph" w:customStyle="1" w:styleId="ACLSection">
    <w:name w:val="ACL Section"/>
    <w:basedOn w:val="Heading1"/>
    <w:next w:val="ACLText"/>
    <w:link w:val="ACLSectionChar"/>
    <w:qFormat/>
    <w:rsid w:val="006200A2"/>
    <w:pPr>
      <w:keepLines w:val="0"/>
      <w:spacing w:after="180" w:line="240" w:lineRule="auto"/>
      <w:jc w:val="both"/>
    </w:pPr>
    <w:rPr>
      <w:rFonts w:ascii="Times New Roman" w:eastAsia="Times New Roman" w:hAnsi="Times New Roman" w:cs="Times New Roman"/>
      <w:b/>
      <w:color w:val="auto"/>
      <w:sz w:val="24"/>
      <w:szCs w:val="20"/>
      <w:lang w:eastAsia="de-DE"/>
    </w:rPr>
  </w:style>
  <w:style w:type="character" w:customStyle="1" w:styleId="ACLSectionChar">
    <w:name w:val="ACL Section Char"/>
    <w:link w:val="ACLSection"/>
    <w:rsid w:val="006200A2"/>
    <w:rPr>
      <w:rFonts w:ascii="Times New Roman" w:eastAsia="Times New Roman" w:hAnsi="Times New Roman" w:cs="Times New Roman"/>
      <w:b/>
      <w:sz w:val="24"/>
      <w:szCs w:val="20"/>
      <w:lang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6200A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ACLSubmissionConfidentialityHeader">
    <w:name w:val="ACL Submission Confidentiality Header"/>
    <w:basedOn w:val="Normal"/>
    <w:link w:val="ACLSubmissionConfidentialityHeaderChar"/>
    <w:qFormat/>
    <w:rsid w:val="00D7629C"/>
    <w:pPr>
      <w:jc w:val="center"/>
    </w:pPr>
    <w:rPr>
      <w:rFonts w:ascii="Arial" w:hAnsi="Arial" w:cs="Arial"/>
      <w:b/>
      <w:spacing w:val="-2"/>
      <w:kern w:val="16"/>
      <w:sz w:val="18"/>
      <w:szCs w:val="20"/>
      <w:lang w:val="en-US" w:eastAsia="de-DE"/>
    </w:rPr>
  </w:style>
  <w:style w:type="character" w:customStyle="1" w:styleId="ACLSubmissionConfidentialityHeaderChar">
    <w:name w:val="ACL Submission Confidentiality Header Char"/>
    <w:link w:val="ACLSubmissionConfidentialityHeader"/>
    <w:rsid w:val="00D7629C"/>
    <w:rPr>
      <w:rFonts w:ascii="Arial" w:eastAsia="Times New Roman" w:hAnsi="Arial" w:cs="Arial"/>
      <w:b/>
      <w:spacing w:val="-2"/>
      <w:kern w:val="16"/>
      <w:sz w:val="18"/>
      <w:szCs w:val="20"/>
      <w:lang w:eastAsia="de-DE"/>
    </w:rPr>
  </w:style>
  <w:style w:type="paragraph" w:customStyle="1" w:styleId="ACLSubmissionPageNumbering">
    <w:name w:val="ACL Submission Page Numbering"/>
    <w:basedOn w:val="Normal"/>
    <w:link w:val="ACLSubmissionPageNumberingChar"/>
    <w:qFormat/>
    <w:rsid w:val="006200A2"/>
    <w:pPr>
      <w:jc w:val="center"/>
    </w:pPr>
    <w:rPr>
      <w:sz w:val="22"/>
      <w:szCs w:val="20"/>
      <w:lang w:val="en-US" w:eastAsia="de-DE"/>
    </w:rPr>
  </w:style>
  <w:style w:type="character" w:customStyle="1" w:styleId="ACLSubmissionPageNumberingChar">
    <w:name w:val="ACL Submission Page Numbering Char"/>
    <w:link w:val="ACLSubmissionPageNumbering"/>
    <w:rsid w:val="006200A2"/>
    <w:rPr>
      <w:rFonts w:ascii="Times New Roman" w:eastAsia="Times New Roman" w:hAnsi="Times New Roman" w:cs="Times New Roman"/>
      <w:szCs w:val="20"/>
      <w:lang w:eastAsia="de-DE"/>
    </w:rPr>
  </w:style>
  <w:style w:type="paragraph" w:customStyle="1" w:styleId="ACLSubmissionRuler">
    <w:name w:val="ACL Submission Ruler"/>
    <w:basedOn w:val="Normal"/>
    <w:autoRedefine/>
    <w:qFormat/>
    <w:rsid w:val="006200A2"/>
    <w:pPr>
      <w:framePr w:hSpace="187" w:wrap="around" w:vAnchor="page" w:hAnchor="page" w:x="1441" w:y="577"/>
      <w:spacing w:before="240" w:after="240"/>
      <w:suppressOverlap/>
      <w:jc w:val="center"/>
    </w:pPr>
    <w:rPr>
      <w:rFonts w:eastAsia="MS Mincho"/>
      <w:b/>
      <w:noProof/>
      <w:color w:val="7B7B7B" w:themeColor="accent3" w:themeShade="BF"/>
      <w:szCs w:val="26"/>
      <w:lang w:val="en-US" w:eastAsia="de-DE"/>
    </w:rPr>
  </w:style>
  <w:style w:type="paragraph" w:customStyle="1" w:styleId="ACLSubsection">
    <w:name w:val="ACL Subsection"/>
    <w:basedOn w:val="Heading2"/>
    <w:next w:val="ACLText"/>
    <w:link w:val="ACLSubsectionChar"/>
    <w:qFormat/>
    <w:rsid w:val="006200A2"/>
    <w:pPr>
      <w:keepLines w:val="0"/>
      <w:spacing w:before="180" w:after="120" w:line="240" w:lineRule="auto"/>
      <w:jc w:val="both"/>
    </w:pPr>
    <w:rPr>
      <w:rFonts w:ascii="Times New Roman" w:eastAsia="Times New Roman" w:hAnsi="Times New Roman" w:cs="Times New Roman"/>
      <w:b/>
      <w:color w:val="auto"/>
      <w:sz w:val="22"/>
      <w:szCs w:val="22"/>
      <w:lang w:eastAsia="de-DE"/>
    </w:rPr>
  </w:style>
  <w:style w:type="character" w:customStyle="1" w:styleId="ACLSubsectionChar">
    <w:name w:val="ACL Subsection Char"/>
    <w:link w:val="ACLSubsection"/>
    <w:rsid w:val="006200A2"/>
    <w:rPr>
      <w:rFonts w:ascii="Times New Roman" w:eastAsia="Times New Roman" w:hAnsi="Times New Roman" w:cs="Times New Roman"/>
      <w:b/>
      <w:lang w:eastAsia="de-D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200A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ACLTextIndent">
    <w:name w:val="ACL Text Indent"/>
    <w:basedOn w:val="Normal"/>
    <w:next w:val="Normal"/>
    <w:link w:val="ACLTextIndentChar"/>
    <w:rsid w:val="006200A2"/>
    <w:pPr>
      <w:spacing w:line="245" w:lineRule="auto"/>
      <w:ind w:firstLine="230"/>
      <w:jc w:val="both"/>
    </w:pPr>
    <w:rPr>
      <w:rFonts w:eastAsia="MS Mincho"/>
      <w:sz w:val="20"/>
      <w:szCs w:val="20"/>
      <w:lang w:val="en-US" w:eastAsia="de-DE"/>
    </w:rPr>
  </w:style>
  <w:style w:type="character" w:customStyle="1" w:styleId="ACLTextIndentChar">
    <w:name w:val="ACL Text Indent Char"/>
    <w:link w:val="ACLTextIndent"/>
    <w:rsid w:val="006200A2"/>
    <w:rPr>
      <w:rFonts w:ascii="Times New Roman" w:eastAsia="MS Mincho" w:hAnsi="Times New Roman" w:cs="Times New Roman"/>
      <w:sz w:val="20"/>
      <w:szCs w:val="20"/>
      <w:lang w:eastAsia="de-DE"/>
    </w:rPr>
  </w:style>
  <w:style w:type="paragraph" w:customStyle="1" w:styleId="ACLURLHyperlink">
    <w:name w:val="ACL URL Hyperlink"/>
    <w:basedOn w:val="ACLCode"/>
    <w:next w:val="ACLTextIndent"/>
    <w:qFormat/>
    <w:rsid w:val="006200A2"/>
    <w:pPr>
      <w:ind w:firstLine="0"/>
    </w:pPr>
    <w:rPr>
      <w:color w:val="000090"/>
      <w:spacing w:val="-5"/>
      <w:szCs w:val="20"/>
    </w:rPr>
  </w:style>
  <w:style w:type="paragraph" w:styleId="Header">
    <w:name w:val="header"/>
    <w:basedOn w:val="Normal"/>
    <w:link w:val="HeaderChar"/>
    <w:uiPriority w:val="99"/>
    <w:unhideWhenUsed/>
    <w:rsid w:val="00D7629C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D7629C"/>
  </w:style>
  <w:style w:type="paragraph" w:styleId="Footer">
    <w:name w:val="footer"/>
    <w:basedOn w:val="Normal"/>
    <w:link w:val="FooterChar"/>
    <w:uiPriority w:val="99"/>
    <w:unhideWhenUsed/>
    <w:rsid w:val="00D7629C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D7629C"/>
  </w:style>
  <w:style w:type="character" w:styleId="FootnoteReference">
    <w:name w:val="footnote reference"/>
    <w:semiHidden/>
    <w:rsid w:val="00490093"/>
    <w:rPr>
      <w:vertAlign w:val="superscript"/>
    </w:rPr>
  </w:style>
  <w:style w:type="character" w:styleId="Hyperlink">
    <w:name w:val="Hyperlink"/>
    <w:basedOn w:val="ACLHyperlinkChar"/>
    <w:qFormat/>
    <w:rsid w:val="00490093"/>
    <w:rPr>
      <w:rFonts w:ascii="Times New Roman" w:eastAsia="Times New Roman" w:hAnsi="Times New Roman" w:cs="Times New Roman"/>
      <w:color w:val="000090"/>
      <w:spacing w:val="-2"/>
      <w:kern w:val="16"/>
      <w:lang w:eastAsia="de-DE"/>
    </w:rPr>
  </w:style>
  <w:style w:type="paragraph" w:styleId="Caption">
    <w:name w:val="caption"/>
    <w:basedOn w:val="ACLCaption"/>
    <w:next w:val="ACLText"/>
    <w:qFormat/>
    <w:rsid w:val="00490093"/>
    <w:pPr>
      <w:framePr w:wrap="around"/>
      <w:spacing w:before="200" w:after="200" w:line="252" w:lineRule="auto"/>
    </w:pPr>
    <w:rPr>
      <w:bCs/>
      <w:color w:val="000000" w:themeColor="text1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490093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90093"/>
    <w:rPr>
      <w:color w:val="808080"/>
      <w:shd w:val="clear" w:color="auto" w:fill="E6E6E6"/>
    </w:rPr>
  </w:style>
  <w:style w:type="table" w:styleId="TableGrid">
    <w:name w:val="Table Grid"/>
    <w:basedOn w:val="TableNormal"/>
    <w:uiPriority w:val="39"/>
    <w:rsid w:val="00D419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8B2D46"/>
    <w:pPr>
      <w:spacing w:after="160"/>
    </w:pPr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2D4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2D46"/>
    <w:pPr>
      <w:spacing w:after="0"/>
    </w:pPr>
    <w:rPr>
      <w:rFonts w:ascii="Times New Roman" w:eastAsia="Times New Roman" w:hAnsi="Times New Roman" w:cs="Times New Roman"/>
      <w:b/>
      <w:bCs/>
      <w:sz w:val="22"/>
      <w:lang w:eastAsia="de-D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2D46"/>
    <w:rPr>
      <w:rFonts w:ascii="Times New Roman" w:eastAsia="Times New Roman" w:hAnsi="Times New Roman" w:cs="Times New Roman"/>
      <w:b/>
      <w:bCs/>
      <w:sz w:val="20"/>
      <w:szCs w:val="20"/>
      <w:lang w:eastAsia="de-DE"/>
    </w:rPr>
  </w:style>
  <w:style w:type="character" w:customStyle="1" w:styleId="gi">
    <w:name w:val="gi"/>
    <w:basedOn w:val="DefaultParagraphFont"/>
    <w:rsid w:val="00A45C6C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A4029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6E19"/>
    <w:rPr>
      <w:rFonts w:eastAsiaTheme="minorHAnsi"/>
      <w:sz w:val="18"/>
      <w:szCs w:val="18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6E19"/>
    <w:rPr>
      <w:rFonts w:ascii="Times New Roman" w:hAnsi="Times New Roman" w:cs="Times New Roman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330CFA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825191"/>
    <w:pPr>
      <w:jc w:val="center"/>
    </w:pPr>
    <w:rPr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5191"/>
    <w:rPr>
      <w:rFonts w:ascii="Times New Roman" w:eastAsia="Times New Roman" w:hAnsi="Times New Roman" w:cs="Times New Roman"/>
      <w:noProof/>
      <w:szCs w:val="24"/>
      <w:lang w:val="en-SG" w:eastAsia="zh-CN"/>
    </w:rPr>
  </w:style>
  <w:style w:type="paragraph" w:customStyle="1" w:styleId="EndNoteBibliography">
    <w:name w:val="EndNote Bibliography"/>
    <w:basedOn w:val="Normal"/>
    <w:link w:val="EndNoteBibliographyChar"/>
    <w:rsid w:val="00825191"/>
    <w:pPr>
      <w:jc w:val="both"/>
    </w:pPr>
    <w:rPr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825191"/>
    <w:rPr>
      <w:rFonts w:ascii="Times New Roman" w:eastAsia="Times New Roman" w:hAnsi="Times New Roman" w:cs="Times New Roman"/>
      <w:noProof/>
      <w:szCs w:val="24"/>
      <w:lang w:val="en-SG" w:eastAsia="zh-CN"/>
    </w:rPr>
  </w:style>
  <w:style w:type="paragraph" w:styleId="Revision">
    <w:name w:val="Revision"/>
    <w:hidden/>
    <w:uiPriority w:val="99"/>
    <w:semiHidden/>
    <w:rsid w:val="00537C0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SG"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6C5B88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A7D9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A7D9E"/>
    <w:rPr>
      <w:rFonts w:ascii="Times New Roman" w:eastAsia="Times New Roman" w:hAnsi="Times New Roman" w:cs="Times New Roman"/>
      <w:sz w:val="20"/>
      <w:szCs w:val="20"/>
      <w:lang w:val="en-SG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56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879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99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489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76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554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428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481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878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11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3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8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43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0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19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78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68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215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27579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70993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798729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41929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83484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17953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36323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299801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35661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76582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68423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00592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728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26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26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687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81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678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hyperlink" Target="https://en.wikipedia.org/wiki/Natural_language" TargetMode="External"/><Relationship Id="rId3" Type="http://schemas.openxmlformats.org/officeDocument/2006/relationships/customXml" Target="../customXml/item3.xml"/><Relationship Id="rId21" Type="http://schemas.openxmlformats.org/officeDocument/2006/relationships/image" Target="media/image11.tiff"/><Relationship Id="rId34" Type="http://schemas.openxmlformats.org/officeDocument/2006/relationships/footer" Target="footer1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hyperlink" Target="https://en.wikipedia.org/wiki/Machine_translation" TargetMode="External"/><Relationship Id="rId33" Type="http://schemas.openxmlformats.org/officeDocument/2006/relationships/hyperlink" Target="https://www.monotype.com/resources/articles/the-past-present-and-future-of-machine-translation/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tiff"/><Relationship Id="rId29" Type="http://schemas.openxmlformats.org/officeDocument/2006/relationships/image" Target="media/image17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32" Type="http://schemas.openxmlformats.org/officeDocument/2006/relationships/hyperlink" Target="https://www.mckinsey.com/~/media/McKinsey/Locations/Asia/Indonesia/Our%20Insights/Unlocking%20Indonesias%20digital%20opportunity/Unlocking_Indonesias_digital_opportunity.ashx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6.png"/><Relationship Id="rId36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31" Type="http://schemas.openxmlformats.org/officeDocument/2006/relationships/hyperlink" Target="https://home.kpmg/content/dam/kpmg/sg/pdf/2018/07/ASEAN-GUIDE-Indonesia.pdf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5.png"/><Relationship Id="rId30" Type="http://schemas.openxmlformats.org/officeDocument/2006/relationships/hyperlink" Target="https://www.techinasia.com/indonesia-worlds-fourth-largest-smartphone-2018-surpass-100-million-users" TargetMode="External"/><Relationship Id="rId35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manythings.org/anki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8936039FBD658499288B21A714B7BAF" ma:contentTypeVersion="4" ma:contentTypeDescription="Create a new document." ma:contentTypeScope="" ma:versionID="0dbf1007f8c571ca2d078d948e5fbb7a">
  <xsd:schema xmlns:xsd="http://www.w3.org/2001/XMLSchema" xmlns:xs="http://www.w3.org/2001/XMLSchema" xmlns:p="http://schemas.microsoft.com/office/2006/metadata/properties" xmlns:ns2="59cfe3d9-021a-487d-80cb-8c677ddea4f0" targetNamespace="http://schemas.microsoft.com/office/2006/metadata/properties" ma:root="true" ma:fieldsID="999cc3dd28bd8257b6cbf0477282168b" ns2:_="">
    <xsd:import namespace="59cfe3d9-021a-487d-80cb-8c677ddea4f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9cfe3d9-021a-487d-80cb-8c677ddea4f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D70B12-1221-41C2-B766-33CC6F479C2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81104700-D248-4E9F-9143-6D0A43D7D2F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65341FE-C20F-45E9-84FC-650947CAF7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9cfe3d9-021a-487d-80cb-8c677ddea4f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32EA99-7048-4B48-8A18-252D1335A3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1</Pages>
  <Words>3761</Words>
  <Characters>21443</Characters>
  <Application>Microsoft Office Word</Application>
  <DocSecurity>0</DocSecurity>
  <Lines>178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154</CharactersWithSpaces>
  <SharedDoc>false</SharedDoc>
  <HLinks>
    <vt:vector size="66" baseType="variant">
      <vt:variant>
        <vt:i4>7995431</vt:i4>
      </vt:variant>
      <vt:variant>
        <vt:i4>70</vt:i4>
      </vt:variant>
      <vt:variant>
        <vt:i4>0</vt:i4>
      </vt:variant>
      <vt:variant>
        <vt:i4>5</vt:i4>
      </vt:variant>
      <vt:variant>
        <vt:lpwstr>https://www.monotype.com/resources/articles/the-past-present-and-future-of-machine-translation/</vt:lpwstr>
      </vt:variant>
      <vt:variant>
        <vt:lpwstr/>
      </vt:variant>
      <vt:variant>
        <vt:i4>7667713</vt:i4>
      </vt:variant>
      <vt:variant>
        <vt:i4>67</vt:i4>
      </vt:variant>
      <vt:variant>
        <vt:i4>0</vt:i4>
      </vt:variant>
      <vt:variant>
        <vt:i4>5</vt:i4>
      </vt:variant>
      <vt:variant>
        <vt:lpwstr>https://www.mckinsey.com/~/media/McKinsey/Locations/Asia/Indonesia/Our Insights/Unlocking Indonesias digital opportunity/Unlocking_Indonesias_digital_opportunity.ashx</vt:lpwstr>
      </vt:variant>
      <vt:variant>
        <vt:lpwstr/>
      </vt:variant>
      <vt:variant>
        <vt:i4>7667754</vt:i4>
      </vt:variant>
      <vt:variant>
        <vt:i4>64</vt:i4>
      </vt:variant>
      <vt:variant>
        <vt:i4>0</vt:i4>
      </vt:variant>
      <vt:variant>
        <vt:i4>5</vt:i4>
      </vt:variant>
      <vt:variant>
        <vt:lpwstr>https://home.kpmg/content/dam/kpmg/sg/pdf/2018/07/ASEAN-GUIDE-Indonesia.pdf</vt:lpwstr>
      </vt:variant>
      <vt:variant>
        <vt:lpwstr/>
      </vt:variant>
      <vt:variant>
        <vt:i4>4325457</vt:i4>
      </vt:variant>
      <vt:variant>
        <vt:i4>61</vt:i4>
      </vt:variant>
      <vt:variant>
        <vt:i4>0</vt:i4>
      </vt:variant>
      <vt:variant>
        <vt:i4>5</vt:i4>
      </vt:variant>
      <vt:variant>
        <vt:lpwstr>https://www.techinasia.com/indonesia-worlds-fourth-largest-smartphone-2018-surpass-100-million-users</vt:lpwstr>
      </vt:variant>
      <vt:variant>
        <vt:lpwstr/>
      </vt:variant>
      <vt:variant>
        <vt:i4>327776</vt:i4>
      </vt:variant>
      <vt:variant>
        <vt:i4>50</vt:i4>
      </vt:variant>
      <vt:variant>
        <vt:i4>0</vt:i4>
      </vt:variant>
      <vt:variant>
        <vt:i4>5</vt:i4>
      </vt:variant>
      <vt:variant>
        <vt:lpwstr>https://en.wikipedia.org/wiki/Natural_language</vt:lpwstr>
      </vt:variant>
      <vt:variant>
        <vt:lpwstr/>
      </vt:variant>
      <vt:variant>
        <vt:i4>8257560</vt:i4>
      </vt:variant>
      <vt:variant>
        <vt:i4>47</vt:i4>
      </vt:variant>
      <vt:variant>
        <vt:i4>0</vt:i4>
      </vt:variant>
      <vt:variant>
        <vt:i4>5</vt:i4>
      </vt:variant>
      <vt:variant>
        <vt:lpwstr>https://en.wikipedia.org/wiki/Machine_translation</vt:lpwstr>
      </vt:variant>
      <vt:variant>
        <vt:lpwstr/>
      </vt:variant>
      <vt:variant>
        <vt:i4>4521995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524365</vt:i4>
      </vt:variant>
      <vt:variant>
        <vt:i4>0</vt:i4>
      </vt:variant>
      <vt:variant>
        <vt:i4>0</vt:i4>
      </vt:variant>
      <vt:variant>
        <vt:i4>5</vt:i4>
      </vt:variant>
      <vt:variant>
        <vt:lpwstr>https://www.manythings.org/anki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ie L</dc:creator>
  <cp:keywords/>
  <dc:description/>
  <cp:lastModifiedBy>Anurag Chatterjee</cp:lastModifiedBy>
  <cp:revision>86</cp:revision>
  <cp:lastPrinted>2019-04-07T14:19:00Z</cp:lastPrinted>
  <dcterms:created xsi:type="dcterms:W3CDTF">2019-04-08T18:44:00Z</dcterms:created>
  <dcterms:modified xsi:type="dcterms:W3CDTF">2019-04-07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8936039FBD658499288B21A714B7BAF</vt:lpwstr>
  </property>
  <property fmtid="{D5CDD505-2E9C-101B-9397-08002B2CF9AE}" pid="3" name="AuthorIds_UIVersion_8704">
    <vt:lpwstr>6</vt:lpwstr>
  </property>
  <property fmtid="{D5CDD505-2E9C-101B-9397-08002B2CF9AE}" pid="4" name="AuthorIds_UIVersion_88576">
    <vt:lpwstr>13</vt:lpwstr>
  </property>
  <property fmtid="{D5CDD505-2E9C-101B-9397-08002B2CF9AE}" pid="5" name="AuthorIds_UIVersion_5632">
    <vt:lpwstr>13</vt:lpwstr>
  </property>
</Properties>
</file>